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Abteilung</w:t>
      </w:r>
      <w:r w:rsidR="00A83F22" w:rsidRPr="00007654">
        <w:rPr>
          <w:rFonts w:ascii="Arial" w:hAnsi="Arial" w:cs="Arial"/>
          <w:lang w:val="en-US"/>
        </w:rPr>
        <w:t xml:space="preserve"> Wirtschaftsinformatik</w:t>
      </w:r>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Dipl.-Inform. Roman Kaspera</w:t>
      </w:r>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Baltrumstr.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26935 Stadland</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Ref357590210" w:displacedByCustomXml="next"/>
    <w:bookmarkStart w:id="1" w:name="_Toc395354962"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912E59">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912E59">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912E59">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912E59">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912E59">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912E59">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912E59">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912E59">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912E59">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912E59">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912E59">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912E59">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bookmarkEnd w:id="1"/>
    <w:bookmarkEnd w:id="0"/>
    <w:p w14:paraId="217845BF" w14:textId="1BD80720" w:rsidR="00A83F22" w:rsidRPr="00664046" w:rsidRDefault="00646251" w:rsidP="00A83F22">
      <w:pPr>
        <w:pStyle w:val="berschrift1"/>
        <w:rPr>
          <w:rFonts w:cs="Arial"/>
        </w:rPr>
      </w:pPr>
      <w:r>
        <w:rPr>
          <w:rFonts w:cs="Arial"/>
        </w:rPr>
        <w:lastRenderedPageBreak/>
        <w:t>Was ist Innovationsmanagement und warum ist es notwendig?</w:t>
      </w:r>
    </w:p>
    <w:p w14:paraId="023295D7" w14:textId="69AB102D" w:rsidR="007664FB" w:rsidRDefault="009944EB" w:rsidP="009944EB">
      <w:pPr>
        <w:spacing w:before="0" w:after="0"/>
        <w:rPr>
          <w:rFonts w:cs="Arial"/>
        </w:rPr>
      </w:pPr>
      <w:r>
        <w:rPr>
          <w:rFonts w:cs="Arial"/>
        </w:rPr>
        <w:t xml:space="preserve">Zunächst sollte die Frage beantwortet werden, was überhaupt unter </w:t>
      </w:r>
      <w:r w:rsidR="007664FB">
        <w:rPr>
          <w:rFonts w:cs="Arial"/>
        </w:rPr>
        <w:t xml:space="preserve">den Begriffen Innovation und </w:t>
      </w:r>
      <w:r>
        <w:rPr>
          <w:rFonts w:cs="Arial"/>
        </w:rPr>
        <w:t xml:space="preserve">Innovationsmanagement zu verstehen ist. </w:t>
      </w:r>
    </w:p>
    <w:p w14:paraId="62987B98" w14:textId="1330B064" w:rsidR="007664FB" w:rsidRPr="00E3513F" w:rsidRDefault="00E3513F" w:rsidP="009944EB">
      <w:pPr>
        <w:spacing w:before="0" w:after="0"/>
        <w:rPr>
          <w:rFonts w:cs="Arial"/>
        </w:rPr>
      </w:pPr>
      <w:r>
        <w:rPr>
          <w:rFonts w:cs="Arial"/>
        </w:rPr>
        <w:t xml:space="preserve">Für den Begriff „Innovation“ gibt es eine Vielzahl an Definitionen. </w:t>
      </w:r>
      <w:r w:rsidR="00B26DBC">
        <w:rPr>
          <w:rFonts w:cs="Arial"/>
        </w:rPr>
        <w:t xml:space="preserve">Eine Übersicht hierzu lässt sich in der Quelle </w:t>
      </w:r>
      <w:sdt>
        <w:sdtPr>
          <w:rPr>
            <w:rFonts w:cs="Arial"/>
          </w:rPr>
          <w:alias w:val="Don't edit this field"/>
          <w:tag w:val="CitaviPlaceholder#4027e070-bc61-4395-a264-ae0fb0609828"/>
          <w:id w:val="-1320576344"/>
          <w:placeholder>
            <w:docPart w:val="DefaultPlaceholder_-1854013440"/>
          </w:placeholder>
        </w:sdtPr>
        <w:sdtEndPr/>
        <w:sdtContent>
          <w:r w:rsidR="00B26DBC">
            <w:rPr>
              <w:rFonts w:cs="Arial"/>
            </w:rPr>
            <w:fldChar w:fldCharType="begin"/>
          </w:r>
          <w:r w:rsidR="00B26DBC">
            <w:rPr>
              <w:rFonts w:cs="Arial"/>
            </w:rPr>
            <w:instrText>ADDIN CitaviPlaceholder{eyIkaWQiOiIxIiwiRW50cmllcyI6W3siJGlkIjoiMiIsIklkIjoiYjY1YzQ0YTktZGRkMC00ZGZkLWJhZGQtNTQ1ZmE1YzJmOWFlIiwiUmFuZ2VMZW5ndGgiOjEyLCJSZWZlcmVuY2VJZCI6IjJhMjQ1NDNkLTUxNGMtNDc2Yy05MDVlLWFjODEyZjI1Zjg0ZSIsIlBhZ2VSYW5nZSI6eyIkaWQiOiIzIiwiRW5kUGFnZSI6eyIkaWQiOiI0IiwiSXNGdWxseU51bWVyaWMiOmZhbHNlLCJOdW1iZXJpbmdUeXBlIjowLCJOdW1lcmFsU3lzdGVtIjowfS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}</w:instrText>
          </w:r>
          <w:r w:rsidR="00B26DBC">
            <w:rPr>
              <w:rFonts w:cs="Arial"/>
            </w:rPr>
            <w:fldChar w:fldCharType="separate"/>
          </w:r>
          <w:hyperlink w:anchor="_CTVL0012a24543d514c476c905eac812f25f84e" w:tooltip="J. Hauschildt, Innovationsmanagement, 3. Aufl. München: Vahlen, 2004." w:history="1">
            <w:r w:rsidR="00B26DBC">
              <w:rPr>
                <w:rFonts w:cs="Arial"/>
              </w:rPr>
              <w:t>[1, S. 4ff.]</w:t>
            </w:r>
          </w:hyperlink>
          <w:r w:rsidR="00B26DBC">
            <w:rPr>
              <w:rFonts w:cs="Arial"/>
            </w:rPr>
            <w:fldChar w:fldCharType="end"/>
          </w:r>
        </w:sdtContent>
      </w:sdt>
      <w:r w:rsidR="00B26DBC">
        <w:rPr>
          <w:rFonts w:cs="Arial"/>
        </w:rPr>
        <w:t xml:space="preserve"> von Hauschildt finden. Hauschildt definiert eine Innovation auf Grundlage dieser Übersicht als „im Ergebnis neuartige Produkte oder Verfahren, die sich gegenüber dem vorangegangenen Zustand merklich – wie immer das zu bestimmen ist – unterscheiden.“ </w:t>
      </w:r>
      <w:sdt>
        <w:sdtPr>
          <w:rPr>
            <w:rFonts w:cs="Arial"/>
          </w:rPr>
          <w:alias w:val="Don't edit this field"/>
          <w:tag w:val="CitaviPlaceholder#b9fe5247-4c91-468e-9fbf-cddce84dc4f8"/>
          <w:id w:val="722797281"/>
          <w:placeholder>
            <w:docPart w:val="DefaultPlaceholder_-1854013440"/>
          </w:placeholder>
        </w:sdtPr>
        <w:sdtEndPr/>
        <w:sdtContent>
          <w:r w:rsidR="00B26DBC">
            <w:rPr>
              <w:rFonts w:cs="Arial"/>
            </w:rPr>
            <w:fldChar w:fldCharType="begin"/>
          </w:r>
          <w:r w:rsidR="00B26DBC">
            <w:rPr>
              <w:rFonts w:cs="Arial"/>
            </w:rPr>
            <w:instrText>ADDIN CitaviPlaceholder{eyIkaWQiOiIxIiwiRW50cmllcyI6W3siJGlkIjoiMiIsIklkIjoiYTY0MGNlZGMtOTkzNS00NjVjLTgxZTQtN2MwZjZiNGVlNWE2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I5ZmU1MjQ3LTRjOTEtNDY4ZS05ZmJmLWNkZGNlODRkYzRmOCIsIlRleHQiOiJbMSwgUy4gN10iLCJXQUlWZXJzaW9uIjoiNi4xLjAuMCJ9}</w:instrText>
          </w:r>
          <w:r w:rsidR="00B26DBC">
            <w:rPr>
              <w:rFonts w:cs="Arial"/>
            </w:rPr>
            <w:fldChar w:fldCharType="separate"/>
          </w:r>
          <w:hyperlink w:anchor="_CTVL0012a24543d514c476c905eac812f25f84e" w:tooltip="J. Hauschildt, Innovationsmanagement, 3. Aufl. München: Vahlen, 2004." w:history="1">
            <w:r w:rsidR="00B26DBC">
              <w:rPr>
                <w:rFonts w:cs="Arial"/>
              </w:rPr>
              <w:t>[1, S. 7]</w:t>
            </w:r>
          </w:hyperlink>
          <w:r w:rsidR="00B26DBC">
            <w:rPr>
              <w:rFonts w:cs="Arial"/>
            </w:rPr>
            <w:fldChar w:fldCharType="end"/>
          </w:r>
        </w:sdtContent>
      </w:sdt>
      <w:r w:rsidR="00B26DBC">
        <w:rPr>
          <w:rFonts w:cs="Arial"/>
        </w:rPr>
        <w:t xml:space="preserve"> Dabei unterscheidet sich die Innovation von einer Invention insofern, dass sie genutzt oder verkauft wird, während eine reine Invention </w:t>
      </w:r>
      <w:r w:rsidR="00646251">
        <w:rPr>
          <w:rFonts w:cs="Arial"/>
        </w:rPr>
        <w:t xml:space="preserve">lediglich die Idee selbst meint. </w:t>
      </w:r>
      <w:sdt>
        <w:sdtPr>
          <w:rPr>
            <w:rFonts w:cs="Arial"/>
          </w:rPr>
          <w:alias w:val="Don't edit this field"/>
          <w:tag w:val="CitaviPlaceholder#d65b1713-da1a-4e80-88b4-f2dc58ce195e"/>
          <w:id w:val="1311829006"/>
          <w:placeholder>
            <w:docPart w:val="DefaultPlaceholder_-1854013440"/>
          </w:placeholder>
        </w:sdtPr>
        <w:sdtEndPr/>
        <w:sdtContent>
          <w:r w:rsidR="00646251">
            <w:rPr>
              <w:rFonts w:cs="Arial"/>
            </w:rPr>
            <w:fldChar w:fldCharType="begin"/>
          </w:r>
          <w:r w:rsidR="00646251">
            <w:rPr>
              <w:rFonts w:cs="Arial"/>
            </w:rPr>
            <w:instrText>ADDIN CitaviPlaceholder{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GlkIjoiOCJ9fV0sIkJpYlRlWEtleSI6IkhhdXNjaGlsZHQuMjAwNCIsIkNpdGF0aW9uS2V5VXBkYXRlVHlwZSI6MCwiQ29sbGFib3JhdG9ycyI6W10sIkNvdmVyUGF0aCI6eyIkaWQiOiI5IiwiQXR0YWNobWVudEZvbGRlcldhc0luRmFsbGJhY2tNb2RlIjpmYWxzZSwiTGlua2VkUmVzb3VyY2VTdGF0dXMiOjgsIk9yaWdpbmFsU3RyaW5nIjoiQzpcXFVzZXJzXFxKYXN0cmFcXEFwcERhdGFcXExvY2FsXFxUZW1wXFxtazQyaTUyeS5qcGciLCJMaW5rZWRSZXNvdXJjZVR5cGUiOjIsIlVyaVN0cmluZyI6IjJhMjQ1NDNkLTUxNGMtNDc2Yy05MDVlLWFjODEyZjI1Zjg0ZSIsIlByb3BlcnRpZXMiOnt9f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}</w:instrText>
          </w:r>
          <w:r w:rsidR="00646251">
            <w:rPr>
              <w:rFonts w:cs="Arial"/>
            </w:rPr>
            <w:fldChar w:fldCharType="separate"/>
          </w:r>
          <w:hyperlink w:anchor="_CTVL0012a24543d514c476c905eac812f25f84e" w:tooltip="J. Hauschildt, Innovationsmanagement, 3. Aufl. München: Vahlen, 2004." w:history="1">
            <w:r w:rsidR="00646251">
              <w:rPr>
                <w:rFonts w:cs="Arial"/>
              </w:rPr>
              <w:t>[1, S. 7]</w:t>
            </w:r>
          </w:hyperlink>
          <w:r w:rsidR="00646251">
            <w:rPr>
              <w:rFonts w:cs="Arial"/>
            </w:rPr>
            <w:fldChar w:fldCharType="end"/>
          </w:r>
        </w:sdtContent>
      </w:sdt>
    </w:p>
    <w:p w14:paraId="1E9A0B30" w14:textId="34D39AF0" w:rsidR="00F47A34" w:rsidRDefault="009944EB" w:rsidP="009944EB">
      <w:pPr>
        <w:spacing w:before="0" w:after="0"/>
        <w:rPr>
          <w:rFonts w:cs="Arial"/>
        </w:rPr>
      </w:pPr>
      <w:commentRangeStart w:id="4"/>
      <w:r>
        <w:rPr>
          <w:rFonts w:cs="Arial"/>
        </w:rPr>
        <w:t>Das Innovationsmanagement ist als Querschnittsfunktion im Unternehmen zu verstehen</w:t>
      </w:r>
      <w:r w:rsidR="00A73B07">
        <w:rPr>
          <w:rFonts w:cs="Arial"/>
        </w:rPr>
        <w:t xml:space="preserve"> und </w:t>
      </w:r>
      <w:r w:rsidR="00EB4C53">
        <w:rPr>
          <w:rFonts w:cs="Arial"/>
        </w:rPr>
        <w:t>meint die bewusste Steuerung</w:t>
      </w:r>
      <w:r w:rsidR="00E46FF9">
        <w:rPr>
          <w:rFonts w:cs="Arial"/>
        </w:rPr>
        <w:t xml:space="preserve"> des Innovationsprozesses, </w:t>
      </w:r>
      <w:r w:rsidR="00391B01">
        <w:rPr>
          <w:rFonts w:cs="Arial"/>
        </w:rPr>
        <w:t xml:space="preserve">der </w:t>
      </w:r>
      <w:r w:rsidR="00A27724">
        <w:rPr>
          <w:rFonts w:cs="Arial"/>
        </w:rPr>
        <w:t xml:space="preserve">die </w:t>
      </w:r>
      <w:r w:rsidR="00391B01">
        <w:rPr>
          <w:rFonts w:cs="Arial"/>
        </w:rPr>
        <w:t>Erkennung, Entwicklung und Umsetzung von Innovationen</w:t>
      </w:r>
      <w:r w:rsidR="00A27724">
        <w:rPr>
          <w:rFonts w:cs="Arial"/>
        </w:rPr>
        <w:t xml:space="preserve"> umfasst</w:t>
      </w:r>
      <w:r w:rsidR="00EB4C53">
        <w:rPr>
          <w:rFonts w:cs="Arial"/>
        </w:rPr>
        <w:t>.</w:t>
      </w:r>
      <w:r w:rsidR="00983D5C">
        <w:rPr>
          <w:rFonts w:cs="Arial"/>
        </w:rPr>
        <w:t xml:space="preserve"> </w:t>
      </w:r>
      <w:r w:rsidR="00A27724">
        <w:rPr>
          <w:rFonts w:cs="Arial"/>
        </w:rPr>
        <w:t>Auch</w:t>
      </w:r>
      <w:r w:rsidR="00F47A34">
        <w:rPr>
          <w:rFonts w:cs="Arial"/>
        </w:rPr>
        <w:t xml:space="preserve"> </w:t>
      </w:r>
      <w:r w:rsidR="00391B01">
        <w:rPr>
          <w:rFonts w:cs="Arial"/>
        </w:rPr>
        <w:t>die Festlegung von Innovationszielen und der Innovationsstrategie</w:t>
      </w:r>
      <w:r w:rsidR="00A27724">
        <w:rPr>
          <w:rFonts w:cs="Arial"/>
        </w:rPr>
        <w:t xml:space="preserve"> gehört zum Innovationsmanagement</w:t>
      </w:r>
      <w:r w:rsidR="00391B01">
        <w:rPr>
          <w:rFonts w:cs="Arial"/>
        </w:rPr>
        <w:t>.</w:t>
      </w:r>
      <w:commentRangeEnd w:id="4"/>
      <w:r w:rsidR="00A27724">
        <w:rPr>
          <w:rStyle w:val="Kommentarzeichen"/>
        </w:rPr>
        <w:commentReference w:id="4"/>
      </w:r>
      <w:r w:rsidR="00391B01">
        <w:rPr>
          <w:rFonts w:cs="Arial"/>
        </w:rPr>
        <w:t xml:space="preserve"> </w:t>
      </w:r>
      <w:sdt>
        <w:sdtPr>
          <w:rPr>
            <w:rFonts w:cs="Arial"/>
          </w:rPr>
          <w:alias w:val="Don't edit this field"/>
          <w:tag w:val="CitaviPlaceholder#0d342812-c055-4b83-a4e7-64377917c6b4"/>
          <w:id w:val="312915136"/>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NzcyNWU3OGYtYzQ5YS00MzNlLWFjMDAtMmIzOTY0Njg1ZTUz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wZDM0MjgxMi1jMDU1LTRiODMtYTRlNy02NDM3NzkxN2M2YjQiLCJUZXh0IjoiWzIsIFMuIDMwXSIsIldBSVZlcnNpb24iOiI2LjEuMC4wIn0=}</w:instrText>
          </w:r>
          <w:r w:rsidR="007664FB">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B26DBC">
              <w:rPr>
                <w:rFonts w:cs="Arial"/>
              </w:rPr>
              <w:t>[2, S. 30]</w:t>
            </w:r>
          </w:hyperlink>
          <w:r w:rsidR="007664FB">
            <w:rPr>
              <w:rFonts w:cs="Arial"/>
            </w:rPr>
            <w:fldChar w:fldCharType="end"/>
          </w:r>
        </w:sdtContent>
      </w:sdt>
      <w:r w:rsidR="007664FB">
        <w:rPr>
          <w:rFonts w:cs="Arial"/>
        </w:rPr>
        <w:t xml:space="preserve"> </w:t>
      </w:r>
      <w:r w:rsidR="000438C5">
        <w:rPr>
          <w:rFonts w:cs="Arial"/>
        </w:rPr>
        <w:t xml:space="preserve">Das Innovationsmanagement ist </w:t>
      </w:r>
      <w:r w:rsidR="00A27724">
        <w:rPr>
          <w:rFonts w:cs="Arial"/>
        </w:rPr>
        <w:t xml:space="preserve">außerdem </w:t>
      </w:r>
      <w:r w:rsidR="000438C5">
        <w:rPr>
          <w:rFonts w:cs="Arial"/>
        </w:rPr>
        <w:t xml:space="preserve">eng verzahnt mit der Unternehmenskultur. </w:t>
      </w:r>
      <w:r w:rsidR="0089191A">
        <w:rPr>
          <w:rFonts w:cs="Arial"/>
        </w:rPr>
        <w:t>Eine</w:t>
      </w:r>
      <w:r w:rsidR="000438C5">
        <w:rPr>
          <w:rFonts w:cs="Arial"/>
        </w:rPr>
        <w:t xml:space="preserve"> offene Unternehmenskultur, die neue Ideen und Ansätze f</w:t>
      </w:r>
      <w:r w:rsidR="0089191A">
        <w:rPr>
          <w:rFonts w:cs="Arial"/>
        </w:rPr>
        <w:t>ö</w:t>
      </w:r>
      <w:r w:rsidR="000438C5">
        <w:rPr>
          <w:rFonts w:cs="Arial"/>
        </w:rPr>
        <w:t xml:space="preserve">rdert, ist </w:t>
      </w:r>
      <w:r w:rsidR="0089191A">
        <w:rPr>
          <w:rFonts w:cs="Arial"/>
        </w:rPr>
        <w:t xml:space="preserve">Voraussetzung für ein effektives Innovationsmanagement. </w:t>
      </w:r>
      <w:sdt>
        <w:sdtPr>
          <w:rPr>
            <w:rFonts w:cs="Arial"/>
          </w:rPr>
          <w:alias w:val="Don't edit this field"/>
          <w:tag w:val="CitaviPlaceholder#268f8168-4e01-4a10-a706-afc1d57f8584"/>
          <w:id w:val="-477694759"/>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NjQ1Mzk4ZjItMDBmNC00NWNkLWI5M2QtNmIzMDYzYzljOWYz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MyNjhmODE2OC00ZTAxLTRhMTAtYTcwNi1hZmMxZDU3Zjg1ODQiLCJUZXh0IjoiWzMsIFMuIDEyNF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4]</w:t>
            </w:r>
          </w:hyperlink>
          <w:r w:rsidR="0089191A">
            <w:rPr>
              <w:rFonts w:cs="Arial"/>
            </w:rPr>
            <w:fldChar w:fldCharType="end"/>
          </w:r>
        </w:sdtContent>
      </w:sdt>
    </w:p>
    <w:p w14:paraId="19561AC6" w14:textId="41EBA622" w:rsidR="00612C3E" w:rsidRDefault="00F47A34" w:rsidP="009944EB">
      <w:pPr>
        <w:spacing w:before="0" w:after="0"/>
        <w:rPr>
          <w:rFonts w:cs="Arial"/>
        </w:rPr>
      </w:pPr>
      <w:r>
        <w:rPr>
          <w:rFonts w:cs="Arial"/>
        </w:rPr>
        <w:t xml:space="preserve">Objekte des Innovationsmanagements können sowohl </w:t>
      </w:r>
      <w:r w:rsidR="00437B71">
        <w:rPr>
          <w:rFonts w:cs="Arial"/>
        </w:rPr>
        <w:t xml:space="preserve">Innovationen im Bereich der </w:t>
      </w:r>
      <w:r>
        <w:rPr>
          <w:rFonts w:cs="Arial"/>
        </w:rPr>
        <w:t xml:space="preserve">Produkte als auch </w:t>
      </w:r>
      <w:r w:rsidR="00437B71">
        <w:rPr>
          <w:rFonts w:cs="Arial"/>
        </w:rPr>
        <w:t xml:space="preserve">der </w:t>
      </w:r>
      <w:r>
        <w:rPr>
          <w:rFonts w:cs="Arial"/>
        </w:rPr>
        <w:t>Prozesse, Organisationsstrukturen und d</w:t>
      </w:r>
      <w:r w:rsidR="00A052C7">
        <w:rPr>
          <w:rFonts w:cs="Arial"/>
        </w:rPr>
        <w:t>es</w:t>
      </w:r>
      <w:r>
        <w:rPr>
          <w:rFonts w:cs="Arial"/>
        </w:rPr>
        <w:t xml:space="preserve"> Geschäft</w:t>
      </w:r>
      <w:r w:rsidR="00A052C7">
        <w:rPr>
          <w:rFonts w:cs="Arial"/>
        </w:rPr>
        <w:t>s</w:t>
      </w:r>
      <w:r>
        <w:rPr>
          <w:rFonts w:cs="Arial"/>
        </w:rPr>
        <w:t xml:space="preserve"> als solche</w:t>
      </w:r>
      <w:r w:rsidR="00A052C7">
        <w:rPr>
          <w:rFonts w:cs="Arial"/>
        </w:rPr>
        <w:t>m</w:t>
      </w:r>
      <w:r>
        <w:rPr>
          <w:rFonts w:cs="Arial"/>
        </w:rPr>
        <w:t xml:space="preserve"> sein. </w:t>
      </w:r>
      <w:sdt>
        <w:sdtPr>
          <w:rPr>
            <w:rFonts w:cs="Arial"/>
          </w:rPr>
          <w:alias w:val="Don't edit this field"/>
          <w:tag w:val="CitaviPlaceholder#a2406fdd-3f2d-467d-9471-224804e983cf"/>
          <w:id w:val="-757364585"/>
          <w:placeholder>
            <w:docPart w:val="DefaultPlaceholder_-1854013440"/>
          </w:placeholder>
        </w:sdtPr>
        <w:sdtEndPr/>
        <w:sdtContent>
          <w:r>
            <w:rPr>
              <w:rFonts w:cs="Arial"/>
            </w:rPr>
            <w:fldChar w:fldCharType="begin"/>
          </w:r>
          <w:r w:rsidR="00B26DBC">
            <w:rPr>
              <w:rFonts w:cs="Arial"/>
            </w:rPr>
            <w:instrText>ADDIN CitaviPlaceholder{eyIkaWQiOiIxIiwiRW50cmllcyI6W3siJGlkIjoiMiIsIklkIjoiOTFlNThlYmYtN2FkYS00ZDMzLTg4YjEtZDk2Zjg1NDUwMzM3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NF0ifV19LCJUYWciOiJDaXRhdmlQbGFjZWhvbGRlciNhMjQwNmZkZC0zZjJkLTQ2N2QtOTQ3MS0yMjQ4MDRlOTgzY2YiLCJUZXh0IjoiWzMsIFMuIDEyNF0iLCJXQUlWZXJzaW9uIjoiNi4xLjAuMCJ9}</w:instrText>
          </w:r>
          <w:r>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4]</w:t>
            </w:r>
          </w:hyperlink>
          <w:r>
            <w:rPr>
              <w:rFonts w:cs="Arial"/>
            </w:rPr>
            <w:fldChar w:fldCharType="end"/>
          </w:r>
        </w:sdtContent>
      </w:sdt>
      <w:r w:rsidR="00AC3925">
        <w:rPr>
          <w:rFonts w:cs="Arial"/>
        </w:rPr>
        <w:t xml:space="preserve"> </w:t>
      </w:r>
      <w:r w:rsidR="00B233D5">
        <w:rPr>
          <w:rFonts w:cs="Arial"/>
        </w:rPr>
        <w:t>Unternehmen aus verschiedenen Branchen und mit unterschiedlichen Rahmenbedingungen können dabei verschiedene Schwerpunkte setzen, wie die Situation des Kooperationspartners</w:t>
      </w:r>
      <w:r w:rsidR="00112AF1">
        <w:rPr>
          <w:rFonts w:cs="Arial"/>
        </w:rPr>
        <w:t xml:space="preserve">, des </w:t>
      </w:r>
      <w:r w:rsidR="00112AF1">
        <w:t>Oldenburgisch-Ostfriesischen Wasserverbandes (im Folgenden „</w:t>
      </w:r>
      <w:r w:rsidR="00B233D5">
        <w:rPr>
          <w:rFonts w:cs="Arial"/>
        </w:rPr>
        <w:t>OOWV</w:t>
      </w:r>
      <w:r w:rsidR="00112AF1">
        <w:rPr>
          <w:rFonts w:cs="Arial"/>
        </w:rPr>
        <w:t>“),</w:t>
      </w:r>
      <w:r w:rsidR="00B233D5">
        <w:rPr>
          <w:rFonts w:cs="Arial"/>
        </w:rPr>
        <w:t xml:space="preserve"> zeigt </w:t>
      </w:r>
      <w:r w:rsidR="00B233D5" w:rsidRPr="00B233D5">
        <w:rPr>
          <w:rFonts w:cs="Arial"/>
          <w:highlight w:val="yellow"/>
        </w:rPr>
        <w:t>(vgl. Problemstellung)</w:t>
      </w:r>
      <w:r w:rsidR="00B233D5">
        <w:rPr>
          <w:rFonts w:cs="Arial"/>
        </w:rPr>
        <w:t xml:space="preserve">. </w:t>
      </w:r>
    </w:p>
    <w:p w14:paraId="51F9FB44" w14:textId="6B282B3F" w:rsidR="007664FB" w:rsidRDefault="00612C3E" w:rsidP="009944EB">
      <w:pPr>
        <w:spacing w:before="0" w:after="0"/>
        <w:rPr>
          <w:rFonts w:cs="Arial"/>
        </w:rPr>
      </w:pPr>
      <w:r>
        <w:rPr>
          <w:rFonts w:cs="Arial"/>
        </w:rPr>
        <w:t xml:space="preserve">Das Innovationsmanagement ist abzugrenzen sowohl vom Management von Forschung und Entwicklung (im Folgenden „F&amp;E“) als auch vom Technologiemanagement. Die F&amp;E ist lediglich eine Teilmenge des Innovationsmanagements. </w:t>
      </w:r>
      <w:r w:rsidR="002A66B5">
        <w:rPr>
          <w:rFonts w:cs="Arial"/>
        </w:rPr>
        <w:t xml:space="preserve">Prozesse der F&amp;E folgen einer gewissen Systematik und sind sich wiederholende, planbare Abläufe. Dies ist beim Innovationsmanagement nicht immer der Fall, da dieses auch einmalige, unsystematische Prozesse miteinbezieht. Außerdem umfasst die F&amp;E naturwissenschaftlich-technische, jedoch keine administrativen Prozesse, die im Innovationsmanagement wiederum zusätzlich enthalten sind. </w:t>
      </w:r>
      <w:sdt>
        <w:sdtPr>
          <w:rPr>
            <w:rFonts w:cs="Arial"/>
          </w:rPr>
          <w:alias w:val="Don't edit this field"/>
          <w:tag w:val="CitaviPlaceholder#f8243025-f6f4-4542-ae37-072789c86dc3"/>
          <w:id w:val="467394385"/>
          <w:placeholder>
            <w:docPart w:val="DefaultPlaceholder_-1854013440"/>
          </w:placeholder>
        </w:sdtPr>
        <w:sdtEndPr/>
        <w:sdtContent>
          <w:r w:rsidR="007664FB">
            <w:rPr>
              <w:rFonts w:cs="Arial"/>
            </w:rPr>
            <w:fldChar w:fldCharType="begin"/>
          </w:r>
          <w:r w:rsidR="00B26DBC">
            <w:rPr>
              <w:rFonts w:cs="Arial"/>
            </w:rPr>
            <w:instrText>ADDIN CitaviPlaceholder{eyIkaWQiOiIxIiwiRW50cmllcyI6W3siJGlkIjoiMiIsIklkIjoiMGM4MDhmODktMzkzMi00NjA3LWJmNDktYjEyM2VhN2UyN2M2IiwiUmFuZ2VMZW5ndGgiOjEyLCJSZWZlcmVuY2VJZCI6IjJhMjQ1NDNkLTUxNGMtNDc2Yy05MDVlLWFjODEyZjI1Zjg0Z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rDvHJnZW4iLCJMYXN0TmFtZSI6IkhhdXNjaGlsZHQiLCJQcm90ZWN0ZWQiOmZhbHNlLCJTZXgiOjIsIkNyZWF0ZWRCeSI6Il9DaHJpc3RpbiBIaWxtZXIiLCJDcmVhdGVkT24iOiIyMDE5LTA2LTI3VDE5OjIyOjUyIiwiTW9kaWZpZWRCeSI6Il9DaHJpc3RpbiBIaWxtZXIiLCJJZCI6IjBmMmNjOWY5LWZiYjQtNDI1MC04YTdjLTJmZWFjNDZiYjBmNSIsIk1vZGlmaWVkT24iOiIyMDE5LTA2LTI3VDE5OjIyOjUyIiwiUHJvamVjdCI6eyIkaWQiOiI4In19XSwiQmliVGVYS2V5IjoiSGF1c2NoaWxkdC4yMDA0IiwiQ2l0YXRpb25LZXlVcGRhdGVUeXBlIjowLCJDb2xsYWJvcmF0b3JzIjpbXSwiQ292ZXJQYXRoIjp7IiRpZCI6Ij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E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E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xMiIsIkNvdW50IjoxLCJUZXh0VW5pdHMiOlt7IiRpZCI6IjEzIiwiRm9udFN0eWxlIjp7IiRpZCI6IjE0IiwiTmV1dHJhbCI6dHJ1ZX0sIlJlYWRpbmdPcmRlciI6MSwiVGV4dCI6IlsxLCBTLiAzMGYuXSJ9XX0sIlRhZyI6IkNpdGF2aVBsYWNlaG9sZGVyI2Y4MjQzMDI1LWY2ZjQtNDU0Mi1hZTM3LTA3Mjc4OWM4NmRjMyIsIlRleHQiOiJbMSwgUy4gMzBmLl0iLCJXQUlWZXJzaW9uIjoiNi4xLjAuMCJ9}</w:instrText>
          </w:r>
          <w:r w:rsidR="007664FB">
            <w:rPr>
              <w:rFonts w:cs="Arial"/>
            </w:rPr>
            <w:fldChar w:fldCharType="separate"/>
          </w:r>
          <w:hyperlink w:anchor="_CTVL0012a24543d514c476c905eac812f25f84e" w:tooltip="J. Hauschildt, Innovationsmanagement, 3. Aufl. München: Vahlen, 2004." w:history="1">
            <w:r w:rsidR="00B26DBC">
              <w:rPr>
                <w:rFonts w:cs="Arial"/>
              </w:rPr>
              <w:t>[1, S. 30f.]</w:t>
            </w:r>
          </w:hyperlink>
          <w:r w:rsidR="007664FB">
            <w:rPr>
              <w:rFonts w:cs="Arial"/>
            </w:rPr>
            <w:fldChar w:fldCharType="end"/>
          </w:r>
        </w:sdtContent>
      </w:sdt>
    </w:p>
    <w:p w14:paraId="44033FBF" w14:textId="7EFA641E" w:rsidR="007664FB" w:rsidRDefault="007664FB" w:rsidP="009944EB">
      <w:pPr>
        <w:spacing w:before="0" w:after="0"/>
        <w:rPr>
          <w:rFonts w:cs="Arial"/>
        </w:rPr>
      </w:pPr>
      <w:r>
        <w:rPr>
          <w:rFonts w:cs="Arial"/>
        </w:rPr>
        <w:lastRenderedPageBreak/>
        <w:t xml:space="preserve">Das Technologiemanagement hat durchaus Berührungspunkte mit dem Innovationsmanagement, z.B. durch die Prognose und Bewertung von Technologien. </w:t>
      </w:r>
      <w:r w:rsidR="001F69D2">
        <w:rPr>
          <w:rFonts w:cs="Arial"/>
        </w:rPr>
        <w:t xml:space="preserve">Es kann den Anlass für das Innovationsmanagement liefern, bestimmte technologische Entwicklungen weiter zu verfolgen oder zu verändern. Allerdings ist die Umsetzung der beobachteten und erarbeiteten Konzepte im Sinne von einer Durchsetzung im Unternehmen oder ggfs. einer Markteinführung nicht mehr Teil des Technologiemanagements, sondern des Innovationsmanagements. </w:t>
      </w:r>
      <w:sdt>
        <w:sdtPr>
          <w:rPr>
            <w:rFonts w:cs="Arial"/>
          </w:rPr>
          <w:alias w:val="Don't edit this field"/>
          <w:tag w:val="CitaviPlaceholder#19756c91-4c29-4cf3-8b9e-ab4ad3e27eb3"/>
          <w:id w:val="546804100"/>
          <w:placeholder>
            <w:docPart w:val="DefaultPlaceholder_-1854013440"/>
          </w:placeholder>
        </w:sdtPr>
        <w:sdtEndPr/>
        <w:sdtContent>
          <w:r w:rsidR="001F69D2">
            <w:rPr>
              <w:rFonts w:cs="Arial"/>
            </w:rPr>
            <w:fldChar w:fldCharType="begin"/>
          </w:r>
          <w:r w:rsidR="00B26DBC">
            <w:rPr>
              <w:rFonts w:cs="Arial"/>
            </w:rPr>
            <w:instrText>ADDIN CitaviPlaceholder{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}</w:instrText>
          </w:r>
          <w:r w:rsidR="001F69D2">
            <w:rPr>
              <w:rFonts w:cs="Arial"/>
            </w:rPr>
            <w:fldChar w:fldCharType="separate"/>
          </w:r>
          <w:hyperlink w:anchor="_CTVL0012a24543d514c476c905eac812f25f84e" w:tooltip="J. Hauschildt, Innovationsmanagement, 3. Aufl. München: Vahlen, 2004." w:history="1">
            <w:r w:rsidR="00B26DBC">
              <w:rPr>
                <w:rFonts w:cs="Arial"/>
              </w:rPr>
              <w:t>[1, S. 31f.</w:t>
            </w:r>
          </w:hyperlink>
          <w:hyperlink w:anchor="_CTVL00154d96b13f8c84e4fb18d0b7f7cbf243b" w:tooltip="M. Kaschny, M. Nolden und S. Schreuder, Innovationsmanagement im Mittelstand: Strategien, Implementierung, Praxisbeispiele. Wiesbaden: Springer Gabler…" w:history="1">
            <w:r w:rsidR="00B26DBC">
              <w:rPr>
                <w:rFonts w:cs="Arial"/>
              </w:rPr>
              <w:t>, 2, S. 33]</w:t>
            </w:r>
          </w:hyperlink>
          <w:r w:rsidR="001F69D2">
            <w:rPr>
              <w:rFonts w:cs="Arial"/>
            </w:rPr>
            <w:fldChar w:fldCharType="end"/>
          </w:r>
        </w:sdtContent>
      </w:sdt>
    </w:p>
    <w:p w14:paraId="2EEFC42B" w14:textId="77777777" w:rsidR="00081990" w:rsidRDefault="007664FB" w:rsidP="009944EB">
      <w:pPr>
        <w:spacing w:before="0" w:after="0"/>
        <w:rPr>
          <w:rFonts w:cs="Arial"/>
        </w:rPr>
      </w:pPr>
      <w:r>
        <w:rPr>
          <w:rFonts w:cs="Arial"/>
        </w:rPr>
        <w:t xml:space="preserve">Bedeutsam ist das Innovationsmanagement deswegen für Unternehmen, weil durch Innovationen Wettbewerbsvorteile für das Unternehmen, wie z.B. Kostenreduktionen oder eine Differenzierung </w:t>
      </w:r>
      <w:r w:rsidR="00997D1B">
        <w:rPr>
          <w:rFonts w:cs="Arial"/>
        </w:rPr>
        <w:t>zu Mitbewerbern</w:t>
      </w:r>
      <w:r>
        <w:rPr>
          <w:rFonts w:cs="Arial"/>
        </w:rPr>
        <w:t xml:space="preserve"> erreicht werden können. </w:t>
      </w:r>
      <w:sdt>
        <w:sdtPr>
          <w:rPr>
            <w:rFonts w:cs="Arial"/>
          </w:rPr>
          <w:alias w:val="Don't edit this field"/>
          <w:tag w:val="CitaviPlaceholder#7577f4f1-c546-46a0-a70b-809e5782411a"/>
          <w:id w:val="1016119307"/>
          <w:placeholder>
            <w:docPart w:val="9D02020680274799A97611034028677C"/>
          </w:placeholder>
        </w:sdtPr>
        <w:sdtEndPr/>
        <w:sdtContent>
          <w:r>
            <w:rPr>
              <w:rFonts w:cs="Arial"/>
            </w:rPr>
            <w:fldChar w:fldCharType="begin"/>
          </w:r>
          <w:r w:rsidR="00B26DBC">
            <w:rPr>
              <w:rFonts w:cs="Arial"/>
            </w:rPr>
            <w:instrText>ADDIN CitaviPlaceholder{eyIkaWQiOiIxIiwiRW50cmllcyI6W3siJGlkIjoiMiIsIklkIjoiYTBlZjlmNzgtOGYzNy00NTU1LWEyMGQtZWUxNmYxOGFhNzcy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i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}</w:instrText>
          </w:r>
          <w:r>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B26DBC">
              <w:rPr>
                <w:rFonts w:cs="Arial"/>
              </w:rPr>
              <w:t>[2, S. 30]</w:t>
            </w:r>
          </w:hyperlink>
          <w:r>
            <w:rPr>
              <w:rFonts w:cs="Arial"/>
            </w:rPr>
            <w:fldChar w:fldCharType="end"/>
          </w:r>
        </w:sdtContent>
      </w:sdt>
      <w:r>
        <w:rPr>
          <w:rFonts w:cs="Arial"/>
        </w:rPr>
        <w:t xml:space="preserve"> Innerhalb des Unternehmens schafft es außerdem ein höheres Bewusstsein für verschiedene Arten von Innovationen und deren Nutzen.</w:t>
      </w:r>
      <w:r w:rsidR="00997D1B">
        <w:rPr>
          <w:rFonts w:cs="Arial"/>
        </w:rPr>
        <w:t xml:space="preserve"> </w:t>
      </w:r>
      <w:sdt>
        <w:sdtPr>
          <w:rPr>
            <w:rFonts w:cs="Arial"/>
          </w:rPr>
          <w:alias w:val="Don't edit this field"/>
          <w:tag w:val="CitaviPlaceholder#bace8d51-ae04-4d25-81a4-3544a6770cd6"/>
          <w:id w:val="-1886791103"/>
          <w:placeholder>
            <w:docPart w:val="DefaultPlaceholder_-1854013440"/>
          </w:placeholder>
        </w:sdtPr>
        <w:sdtEndPr/>
        <w:sdtContent>
          <w:r w:rsidR="0089191A">
            <w:rPr>
              <w:rFonts w:cs="Arial"/>
            </w:rPr>
            <w:fldChar w:fldCharType="begin"/>
          </w:r>
          <w:r w:rsidR="00B26DBC">
            <w:rPr>
              <w:rFonts w:cs="Arial"/>
            </w:rPr>
            <w:instrText>ADDIN CitaviPlaceholder{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SIsIk5hbWUiOiJTcHJpbmdlciBHYWJsZXIiLCJQcm90ZWN0ZWQiOmZhbHNlLCJDcmVhdGVkQnkiOiJfQ2hyaXN0aW4gSGlsbWVyIiwiQ3JlYXRlZE9uIjoiMjAxOS0wNi0yN1QxODoyMTozNSIsIk1vZGlmaWVkQnkiOiJfQ2hyaXN0aW4gSGlsbWVy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B26DBC">
              <w:rPr>
                <w:rFonts w:cs="Arial"/>
              </w:rPr>
              <w:t>[3, S. 123]</w:t>
            </w:r>
          </w:hyperlink>
          <w:r w:rsidR="0089191A">
            <w:rPr>
              <w:rFonts w:cs="Arial"/>
            </w:rPr>
            <w:fldChar w:fldCharType="end"/>
          </w:r>
        </w:sdtContent>
      </w:sdt>
      <w:r w:rsidR="00905372">
        <w:rPr>
          <w:rFonts w:cs="Arial"/>
        </w:rPr>
        <w:t xml:space="preserve"> </w:t>
      </w:r>
    </w:p>
    <w:p w14:paraId="1880E766" w14:textId="4268C8A5" w:rsidR="00BC07CD" w:rsidRDefault="000E3E9A" w:rsidP="009944EB">
      <w:pPr>
        <w:spacing w:before="0" w:after="0"/>
        <w:rPr>
          <w:rFonts w:cs="Arial"/>
        </w:rPr>
      </w:pPr>
      <w:r>
        <w:rPr>
          <w:rFonts w:cs="Arial"/>
        </w:rPr>
        <w:t xml:space="preserve">Teil des Innovationsprozesses ist es auch, </w:t>
      </w:r>
      <w:r w:rsidR="00886EE3">
        <w:rPr>
          <w:rFonts w:cs="Arial"/>
        </w:rPr>
        <w:t xml:space="preserve">Suchfelder zu identifizieren, auf die man sich beim Entwickeln von Innovationen konzentrieren will. Ein Suchfeld wird durch </w:t>
      </w:r>
      <w:r w:rsidR="00092148">
        <w:rPr>
          <w:rFonts w:cs="Arial"/>
        </w:rPr>
        <w:t xml:space="preserve">sogenanntes </w:t>
      </w:r>
      <w:r w:rsidR="00886EE3">
        <w:rPr>
          <w:rFonts w:cs="Arial"/>
        </w:rPr>
        <w:t xml:space="preserve">Umfeldscanning gefunden, und soll gewährleisten, dass Innovationen in den Bereichen gesucht werden, in denen für das Unternehmen und dessen Kunden relevante Trends, Kundenbedürfnisse und Technologien liegen. </w:t>
      </w:r>
      <w:sdt>
        <w:sdtPr>
          <w:rPr>
            <w:rFonts w:cs="Arial"/>
          </w:rPr>
          <w:alias w:val="Don't edit this field"/>
          <w:tag w:val="CitaviPlaceholder#9ba83812-43bd-4cc3-9987-695c43aacbe6"/>
          <w:id w:val="-32570069"/>
          <w:placeholder>
            <w:docPart w:val="DefaultPlaceholder_-1854013440"/>
          </w:placeholder>
        </w:sdtPr>
        <w:sdtEndPr/>
        <w:sdtContent>
          <w:r w:rsidR="00EF5375">
            <w:rPr>
              <w:rFonts w:cs="Arial"/>
            </w:rPr>
            <w:fldChar w:fldCharType="begin"/>
          </w:r>
          <w:r w:rsidR="00EF5375">
            <w:rPr>
              <w:rFonts w:cs="Arial"/>
            </w:rPr>
            <w:instrText>ADDIN CitaviPlaceholder{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TdWZmaXgiOiJmLiIsIlVzZU51bWJlcmluZ1R5cGVPZlBhcmVudERvY3VtZW50IjpmYWxzZSwiVXNlU3RhbmRhcmRTdWZmaXgiOmZhbHNlfV0sIkZvcm1hdHRlZFRleHQiOnsiJGlkIjoiMTYiLCJDb3VudCI6MSwiVGV4dFVuaXRzIjpbeyIkaWQiOiIxNyIsIkZvbnRTdHlsZSI6eyIkaWQiOiIxOCIsIk5ldXRyYWwiOnRydWV9LCJSZWFkaW5nT3JkZXIiOjEsIlRleHQiOiJbNCwgUy4gMjE4Zi5dIn1dfSwiVGFnIjoiQ2l0YXZpUGxhY2Vob2xkZXIjOWJhODM4MTItNDNiZC00Y2MzLTk5ODctNjk1YzQzYWFjYmU2IiwiVGV4dCI6Ils0LCBTLiAyMThmLl0iLCJXQUlWZXJzaW9uIjoiNi4xLjAuMCJ9}</w:instrText>
          </w:r>
          <w:r w:rsidR="00EF5375">
            <w:rPr>
              <w:rFonts w:cs="Arial"/>
            </w:rPr>
            <w:fldChar w:fldCharType="separate"/>
          </w:r>
          <w:hyperlink r:id="rId21" w:anchor="_CTVL0012e2f157ee0b3482cbf3cf7cb15e441a4" w:tooltip="C. Durst und M. Durst, " w:history="1">
            <w:r w:rsidR="00EF5375">
              <w:rPr>
                <w:rFonts w:cs="Arial"/>
              </w:rPr>
              <w:t>[4, S. 218f.]</w:t>
            </w:r>
          </w:hyperlink>
          <w:r w:rsidR="00EF5375">
            <w:rPr>
              <w:rFonts w:cs="Arial"/>
            </w:rPr>
            <w:fldChar w:fldCharType="end"/>
          </w:r>
        </w:sdtContent>
      </w:sdt>
      <w:r w:rsidR="00BC07CD">
        <w:rPr>
          <w:rFonts w:cs="Arial"/>
        </w:rPr>
        <w:t xml:space="preserve"> </w:t>
      </w:r>
      <w:r w:rsidR="00886EE3">
        <w:rPr>
          <w:rFonts w:cs="Arial"/>
        </w:rPr>
        <w:t>Trends sind dabei langfristig gleichbleibende Entwicklungen einer oder mehrerer Variablen in die gleiche Richtung</w:t>
      </w:r>
      <w:r w:rsidR="00BC07CD">
        <w:rPr>
          <w:rFonts w:cs="Arial"/>
        </w:rPr>
        <w:t xml:space="preserve"> </w:t>
      </w:r>
      <w:sdt>
        <w:sdtPr>
          <w:rPr>
            <w:rFonts w:cs="Arial"/>
          </w:rPr>
          <w:alias w:val="Don't edit this field"/>
          <w:tag w:val="CitaviPlaceholder#25303a03-967c-4103-b26d-36c3bb0d1156"/>
          <w:id w:val="-1228149182"/>
          <w:placeholder>
            <w:docPart w:val="DefaultPlaceholder_-1854013440"/>
          </w:placeholder>
        </w:sdtPr>
        <w:sdtEndPr/>
        <w:sdtContent>
          <w:r w:rsidR="00EF5375">
            <w:rPr>
              <w:rFonts w:cs="Arial"/>
            </w:rPr>
            <w:fldChar w:fldCharType="begin"/>
          </w:r>
          <w:r w:rsidR="00EF5375">
            <w:rPr>
              <w:rFonts w:cs="Arial"/>
            </w:rPr>
            <w:instrText>ADDIN CitaviPlaceholder{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jJdIn1dfSwiVGFnIjoiQ2l0YXZpUGxhY2Vob2xkZXIjMjUzMDNhMDMtOTY3Yy00MTAzLWIyNmQtMzZjM2JiMGQxMTU2IiwiVGV4dCI6Ils0LCBTLiAyMjJdIiwiV0FJVmVyc2lvbiI6IjYuMS4wLjAifQ==}</w:instrText>
          </w:r>
          <w:r w:rsidR="00EF5375">
            <w:rPr>
              <w:rFonts w:cs="Arial"/>
            </w:rPr>
            <w:fldChar w:fldCharType="separate"/>
          </w:r>
          <w:hyperlink r:id="rId22" w:anchor="_CTVL0012e2f157ee0b3482cbf3cf7cb15e441a4" w:tooltip="C. Durst und M. Durst, " w:history="1">
            <w:r w:rsidR="00EF5375">
              <w:rPr>
                <w:rFonts w:cs="Arial"/>
              </w:rPr>
              <w:t>[4, S. 222]</w:t>
            </w:r>
          </w:hyperlink>
          <w:r w:rsidR="00EF5375">
            <w:rPr>
              <w:rFonts w:cs="Arial"/>
            </w:rPr>
            <w:fldChar w:fldCharType="end"/>
          </w:r>
        </w:sdtContent>
      </w:sdt>
      <w:r w:rsidR="00BC07CD">
        <w:rPr>
          <w:rFonts w:cs="Arial"/>
        </w:rPr>
        <w:t>.</w:t>
      </w:r>
    </w:p>
    <w:p w14:paraId="0610C33B" w14:textId="2607E724" w:rsidR="00112AF1" w:rsidRDefault="00092148" w:rsidP="009944EB">
      <w:pPr>
        <w:spacing w:before="0" w:after="0"/>
        <w:rPr>
          <w:rFonts w:cs="Arial"/>
        </w:rPr>
      </w:pPr>
      <w:r>
        <w:rPr>
          <w:rFonts w:cs="Arial"/>
        </w:rPr>
        <w:t xml:space="preserve">Für das Umfeldscanning sind die Konsolidierung, Aufbereitung, Analyse und Interpretation von Daten notwendig </w:t>
      </w:r>
      <w:sdt>
        <w:sdtPr>
          <w:rPr>
            <w:rFonts w:cs="Arial"/>
          </w:rPr>
          <w:alias w:val="Don't edit this field"/>
          <w:tag w:val="CitaviPlaceholder#ea048dcc-fc3e-4455-9dea-35fdb644ec07"/>
          <w:id w:val="-1790198360"/>
          <w:placeholder>
            <w:docPart w:val="DefaultPlaceholder_-1854013440"/>
          </w:placeholder>
        </w:sdtPr>
        <w:sdtEndPr/>
        <w:sdtContent>
          <w:r>
            <w:rPr>
              <w:rFonts w:cs="Arial"/>
            </w:rPr>
            <w:fldChar w:fldCharType="begin"/>
          </w:r>
          <w:r>
            <w:rPr>
              <w:rFonts w:cs="Arial"/>
            </w:rPr>
            <w:instrText>ADDIN CitaviPlaceholder{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pZCI6IjgifX0seyIkaWQiOiI5IiwiRmlyc3ROYW1lIjoiTWljaGFlbCIsIkxhc3ROYW1lIjoiRHVyc3QiLCJQcm90ZWN0ZWQiOmZhbHNlLCJTZXgiOjIsIkNyZWF0ZWRCeSI6ImdjMTR4NHV4M3UzZmdkbWVocmdjbDNxazI1dzZyaWJid3ZqendiZDQiLCJDcmVhdGVkT24iOiIyMDE5LTA2LTI5VDE5OjU4OjA0IiwiTW9kaWZpZWRCeSI6ImdjMTR4NHV4M3UzZmdkbWVocmdjbDNxazI1dzZyaWJid3ZqendiZDQiLCJJZCI6IjI2NjllZTYwLTc2N2QtNGViNC1iMTAzLTEzOGU3ZDlkYzM2ZCIsIk1vZGlmaWVkT24iOiIyMDE5LTA2LTI5VDE5OjU4OjA0IiwiUHJvamVjdCI6eyIkcmVmIjoiOCJ9fV0sIkJpYlRlWEtleSI6IkR1cnN0LjIwMT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}</w:instrText>
          </w:r>
          <w:r>
            <w:rPr>
              <w:rFonts w:cs="Arial"/>
            </w:rPr>
            <w:fldChar w:fldCharType="separate"/>
          </w:r>
          <w:hyperlink r:id="rId23" w:anchor="_CTVL0012e2f157ee0b3482cbf3cf7cb15e441a4" w:tooltip="C. Durst und M. Durst, " w:history="1">
            <w:r>
              <w:rPr>
                <w:rFonts w:cs="Arial"/>
              </w:rPr>
              <w:t>[4, S. 219]</w:t>
            </w:r>
          </w:hyperlink>
          <w:r>
            <w:rPr>
              <w:rFonts w:cs="Arial"/>
            </w:rPr>
            <w:fldChar w:fldCharType="end"/>
          </w:r>
        </w:sdtContent>
      </w:sdt>
      <w:r>
        <w:rPr>
          <w:rFonts w:cs="Arial"/>
        </w:rPr>
        <w:t xml:space="preserve">. Dabei kann es </w:t>
      </w:r>
      <w:r w:rsidR="00BC07CD">
        <w:rPr>
          <w:rFonts w:cs="Arial"/>
        </w:rPr>
        <w:t xml:space="preserve">durch Softwarelösungen unterstützt werden, </w:t>
      </w:r>
      <w:r w:rsidR="00112AF1">
        <w:rPr>
          <w:rFonts w:cs="Arial"/>
        </w:rPr>
        <w:t>beispielsweise</w:t>
      </w:r>
      <w:r w:rsidR="00BC07CD">
        <w:rPr>
          <w:rFonts w:cs="Arial"/>
        </w:rPr>
        <w:t xml:space="preserve"> durch die Analyse von </w:t>
      </w:r>
      <w:r w:rsidR="003B4B9E">
        <w:rPr>
          <w:rFonts w:cs="Arial"/>
        </w:rPr>
        <w:t xml:space="preserve">Nachrichten, wissenschaftlichen Publikationen oder Patentdaten. Eine solche Unterstützung </w:t>
      </w:r>
      <w:r w:rsidR="00460092">
        <w:rPr>
          <w:rFonts w:cs="Arial"/>
        </w:rPr>
        <w:t xml:space="preserve">bei der Analyse von Texten </w:t>
      </w:r>
      <w:r w:rsidR="003B4B9E">
        <w:rPr>
          <w:rFonts w:cs="Arial"/>
        </w:rPr>
        <w:t xml:space="preserve">ist deswegen wünschenswert, </w:t>
      </w:r>
      <w:r w:rsidR="00460092">
        <w:rPr>
          <w:rFonts w:cs="Arial"/>
        </w:rPr>
        <w:t>weil somit im Vergleich zu einer manuellen Analyse der Texte die Subjektivität bei der Identifizierung von Trends verringert wird und weniger Fachkenntnis notwendig ist, da bei einer automatischen Analyse die durchführende Person keine derart umfangreiche Branchenkenntnis braucht. Zusätzlich können durch den verringerten Aufwand und weniger Interpretationsarbeit seitens des Personals insgesamt mehr Themen bzw. Dokumente betrachtet werden.</w:t>
      </w:r>
      <w:r w:rsidR="00112AF1">
        <w:rPr>
          <w:rFonts w:cs="Arial"/>
        </w:rPr>
        <w:t xml:space="preserve"> Auch ein automatischer Bezug von Daten ist </w:t>
      </w:r>
      <w:commentRangeStart w:id="5"/>
      <w:r w:rsidR="00112AF1">
        <w:rPr>
          <w:rFonts w:cs="Arial"/>
        </w:rPr>
        <w:t>grundsätzlich möglich</w:t>
      </w:r>
      <w:commentRangeEnd w:id="5"/>
      <w:r w:rsidR="00112AF1">
        <w:rPr>
          <w:rStyle w:val="Kommentarzeichen"/>
        </w:rPr>
        <w:commentReference w:id="5"/>
      </w:r>
      <w:r w:rsidR="00112AF1">
        <w:rPr>
          <w:rFonts w:cs="Arial"/>
        </w:rPr>
        <w:t>, was den manuellen Rechercheaufwand verringert.</w:t>
      </w:r>
      <w:r w:rsidR="00460092">
        <w:rPr>
          <w:rFonts w:cs="Arial"/>
        </w:rPr>
        <w:t xml:space="preserve"> </w:t>
      </w:r>
      <w:sdt>
        <w:sdtPr>
          <w:rPr>
            <w:rFonts w:cs="Arial"/>
          </w:rPr>
          <w:alias w:val="Don't edit this field"/>
          <w:tag w:val="CitaviPlaceholder#6d465abc-e804-4c21-9fd6-901235b71bc5"/>
          <w:id w:val="-1834366992"/>
          <w:placeholder>
            <w:docPart w:val="DefaultPlaceholder_-1854013440"/>
          </w:placeholder>
        </w:sdtPr>
        <w:sdtEndPr/>
        <w:sdtContent>
          <w:r w:rsidR="00460092">
            <w:rPr>
              <w:rFonts w:cs="Arial"/>
            </w:rPr>
            <w:fldChar w:fldCharType="begin"/>
          </w:r>
          <w:r w:rsidR="00460092">
            <w:rPr>
              <w:rFonts w:cs="Arial"/>
            </w:rPr>
            <w:instrText>ADDIN CitaviPlaceholder{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2ZDQ2NWFiYy1lODA0LTRjMjEtOWZkNi05MDEyMzViNzFiYzUiLCJUZXh0IjoiWzVdIiwiV0FJVmVyc2lvbiI6IjYuMS4wLjAifQ==}</w:instrText>
          </w:r>
          <w:r w:rsidR="00460092">
            <w:rPr>
              <w:rFonts w:cs="Arial"/>
            </w:rPr>
            <w:fldChar w:fldCharType="separate"/>
          </w:r>
          <w:hyperlink r:id="rId24" w:anchor="_CTVL0019af396bef2c54b5586b2471e7b40660c" w:tooltip="L. Kölbl, C. Mühlroth, F. Wiser, M. Grottke und C. Durst, " w:history="1">
            <w:r w:rsidR="00460092">
              <w:rPr>
                <w:rFonts w:cs="Arial"/>
              </w:rPr>
              <w:t>[5]</w:t>
            </w:r>
          </w:hyperlink>
          <w:r w:rsidR="00460092">
            <w:rPr>
              <w:rFonts w:cs="Arial"/>
            </w:rPr>
            <w:fldChar w:fldCharType="end"/>
          </w:r>
        </w:sdtContent>
      </w:sdt>
    </w:p>
    <w:p w14:paraId="7CFB7732" w14:textId="3BE34FE0" w:rsidR="00112AF1" w:rsidRDefault="00112AF1" w:rsidP="009944EB">
      <w:pPr>
        <w:spacing w:before="0" w:after="0"/>
        <w:rPr>
          <w:rFonts w:cs="Arial"/>
        </w:rPr>
      </w:pPr>
      <w:commentRangeStart w:id="6"/>
      <w:r>
        <w:rPr>
          <w:rFonts w:cs="Arial"/>
        </w:rPr>
        <w:t xml:space="preserve">Im Folgenden wird zunächst auf die bisherige Situation und die Problemstellung beim Praxispartner, dem OOWV, eingegangen. Auf Basis dessen wird daraufhin die Zielstellung der Arbeit definiert, woraufhin die Vorgehensweise näher erläutert </w:t>
      </w:r>
      <w:r>
        <w:rPr>
          <w:rFonts w:cs="Arial"/>
        </w:rPr>
        <w:lastRenderedPageBreak/>
        <w:t>wird. Abschließend wird ein vorläufiger Zeitplan für die Fertigstellung der Arbeit erstellt.</w:t>
      </w:r>
      <w:commentRangeEnd w:id="6"/>
      <w:r>
        <w:rPr>
          <w:rStyle w:val="Kommentarzeichen"/>
        </w:rPr>
        <w:commentReference w:id="6"/>
      </w:r>
    </w:p>
    <w:p w14:paraId="4AEA7EBF" w14:textId="77777777" w:rsidR="00081990" w:rsidRDefault="00081990" w:rsidP="009944EB">
      <w:pPr>
        <w:spacing w:before="0" w:after="0"/>
        <w:rPr>
          <w:rFonts w:cs="Arial"/>
        </w:rPr>
      </w:pPr>
    </w:p>
    <w:p w14:paraId="7D7142D7" w14:textId="2B0087A4" w:rsidR="00A27724" w:rsidRPr="00EF5375" w:rsidRDefault="009D1EC2" w:rsidP="009944EB">
      <w:pPr>
        <w:spacing w:before="0" w:after="0"/>
        <w:rPr>
          <w:rFonts w:cs="Arial"/>
          <w:color w:val="FF0000"/>
        </w:rPr>
      </w:pPr>
      <w:r w:rsidRPr="00EF5375">
        <w:rPr>
          <w:rFonts w:cs="Arial"/>
          <w:color w:val="FF0000"/>
        </w:rPr>
        <w:t xml:space="preserve">In einer Studie von </w:t>
      </w:r>
      <w:commentRangeStart w:id="7"/>
      <w:r w:rsidRPr="00EF5375">
        <w:rPr>
          <w:rFonts w:cs="Arial"/>
          <w:color w:val="FF0000"/>
        </w:rPr>
        <w:t>Arthur D. Little 2005</w:t>
      </w:r>
      <w:commentRangeEnd w:id="7"/>
      <w:r w:rsidR="0047418E" w:rsidRPr="00EF5375">
        <w:rPr>
          <w:rStyle w:val="Kommentarzeichen"/>
          <w:color w:val="FF0000"/>
        </w:rPr>
        <w:commentReference w:id="7"/>
      </w:r>
      <w:r w:rsidRPr="00EF5375">
        <w:rPr>
          <w:rFonts w:cs="Arial"/>
          <w:color w:val="FF0000"/>
        </w:rPr>
        <w:t>, in der weltweit 850 Unternehmen befragt wurden</w:t>
      </w:r>
      <w:r w:rsidR="006C210E" w:rsidRPr="00EF5375">
        <w:rPr>
          <w:rFonts w:cs="Arial"/>
          <w:color w:val="FF0000"/>
        </w:rPr>
        <w:t>, welche zu den Top 25% der Innovatoren in ihrer Branche gehörten</w:t>
      </w:r>
      <w:r w:rsidRPr="00EF5375">
        <w:rPr>
          <w:rFonts w:cs="Arial"/>
          <w:color w:val="FF0000"/>
        </w:rPr>
        <w:t>, wurde Innovationsfähigkeit als wichtigste Größe genannt, um Wachstum und Profitabilität eines Unternehmens zu steigern.</w:t>
      </w:r>
      <w:r w:rsidR="00853AEA" w:rsidRPr="00EF5375">
        <w:rPr>
          <w:rFonts w:cs="Arial"/>
          <w:color w:val="FF0000"/>
        </w:rPr>
        <w:t xml:space="preserve"> </w:t>
      </w:r>
      <w:sdt>
        <w:sdtPr>
          <w:rPr>
            <w:rFonts w:cs="Arial"/>
            <w:color w:val="FF0000"/>
          </w:rPr>
          <w:alias w:val="Don't edit this field"/>
          <w:tag w:val="CitaviPlaceholder#c8c8bba8-25fa-4599-ada3-10e43413309d"/>
          <w:id w:val="2051183239"/>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MjIxMWNiNDgtZDZjNC00NzhmLTk3ODMtYmQ1YTYyYzdmYmE4IiwiUmFuZ2VMZW5ndGgiOjExLCJSZWZlcmVuY2VJZCI6IjliOTEyYTk0LTg3ZTgtNGE5NC05M2Q2LTFhZTFlZjYyNmFmNiIsIlBhZ2VSYW5nZSI6eyIkaWQiOiIzIiwiRW5kUGFnZSI6eyIkaWQiOiI0IiwiSXNGdWxseU51bWVyaWMiOnRydWUsIk51bWJlciI6NiwiTnVtYmVyaW5nVHlwZSI6MCwiTnVtZXJhbFN5c3RlbSI6MCwiT3JpZ2luYWxTdHJpbmciOiI2IiwiUHJldHR5U3RyaW5nIjoiNiJ9LCJPcmlnaW5hbFN0cmluZyI6IjMtNi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y02XSJ9XX0sIlRhZyI6IkNpdGF2aVBsYWNlaG9sZGVyI2M4YzhiYmE4LTI1ZmEtNDU5OS1hZGEzLTEwZTQzNDEzMzA5ZCIsIlRleHQiOiJbNiwgUy4gMy02XSIsIldBSVZlcnNpb24iOiI2LjEuMC4wIn0=}</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3-6]</w:t>
            </w:r>
          </w:hyperlink>
          <w:r w:rsidR="006C210E" w:rsidRPr="00EF5375">
            <w:rPr>
              <w:rFonts w:cs="Arial"/>
              <w:color w:val="FF0000"/>
            </w:rPr>
            <w:fldChar w:fldCharType="end"/>
          </w:r>
        </w:sdtContent>
      </w:sdt>
      <w:r w:rsidR="006C210E" w:rsidRPr="00EF5375">
        <w:rPr>
          <w:rFonts w:cs="Arial"/>
          <w:color w:val="FF0000"/>
        </w:rPr>
        <w:t xml:space="preserve"> </w:t>
      </w:r>
      <w:r w:rsidR="00853AEA" w:rsidRPr="00EF5375">
        <w:rPr>
          <w:rFonts w:cs="Arial"/>
          <w:color w:val="FF0000"/>
        </w:rPr>
        <w:t>Noch interessanter sind jedoch die Aussagen auf die Frage, was das größte Hindernis für Innovationen sei. Hier wurde der Mangel an Informationen über den Markt an zweiter Stelle hinter dem Mangel von internen Ressourcen genannt.</w:t>
      </w:r>
      <w:r w:rsidR="006C210E" w:rsidRPr="00EF5375">
        <w:rPr>
          <w:rFonts w:cs="Arial"/>
          <w:color w:val="FF0000"/>
        </w:rPr>
        <w:t xml:space="preserve"> </w:t>
      </w:r>
      <w:sdt>
        <w:sdtPr>
          <w:rPr>
            <w:rFonts w:cs="Arial"/>
            <w:color w:val="FF0000"/>
          </w:rPr>
          <w:alias w:val="Don't edit this field"/>
          <w:tag w:val="CitaviPlaceholder#68188b73-551d-48f0-b36e-a3e482d7a564"/>
          <w:id w:val="390081529"/>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ZTQ1M2U4YWItNjU1Yy00MGUyLWIwZWMtYjBmMzc3Y2FjMDlmIiwiUmFuZ2VMZW5ndGgiOjEwLCJSZWZlcmVuY2VJZCI6IjliOTEyYTk0LTg3ZTgtNGE5NC05M2Q2LTFhZTFlZjYyNmFmNi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TZdIn1dfSwiVGFnIjoiQ2l0YXZpUGxhY2Vob2xkZXIjNjgxODhiNzMtNTUxZC00OGYwLWIzNmUtYTNlNDgyZDdhNTY0IiwiVGV4dCI6Ils2LCBTLiAxNl0iLCJXQUlWZXJzaW9uIjoiNi4xLjAuMCJ9}</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16]</w:t>
            </w:r>
          </w:hyperlink>
          <w:r w:rsidR="006C210E" w:rsidRPr="00EF5375">
            <w:rPr>
              <w:rFonts w:cs="Arial"/>
              <w:color w:val="FF0000"/>
            </w:rPr>
            <w:fldChar w:fldCharType="end"/>
          </w:r>
        </w:sdtContent>
      </w:sdt>
      <w:r w:rsidR="006C210E" w:rsidRPr="00EF5375">
        <w:rPr>
          <w:rFonts w:cs="Arial"/>
          <w:color w:val="FF0000"/>
        </w:rPr>
        <w:t xml:space="preserve"> Um die Marktintelligenz eines Unternehmens zu erhöhen, wurden der direkte Kundenkontakt, gefolgt vom systematischen Screening des Marktes und Technologien genannt </w:t>
      </w:r>
      <w:sdt>
        <w:sdtPr>
          <w:rPr>
            <w:rFonts w:cs="Arial"/>
            <w:color w:val="FF0000"/>
          </w:rPr>
          <w:alias w:val="Don't edit this field"/>
          <w:tag w:val="CitaviPlaceholder#bdd248d3-e26e-4efd-bb6a-e0730c59b9f3"/>
          <w:id w:val="-358510060"/>
          <w:placeholder>
            <w:docPart w:val="DefaultPlaceholder_-1854013440"/>
          </w:placeholder>
        </w:sdtPr>
        <w:sdtEndPr/>
        <w:sdtContent>
          <w:r w:rsidR="006C210E" w:rsidRPr="00EF5375">
            <w:rPr>
              <w:rFonts w:cs="Arial"/>
              <w:color w:val="FF0000"/>
            </w:rPr>
            <w:fldChar w:fldCharType="begin"/>
          </w:r>
          <w:r w:rsidR="00460092">
            <w:rPr>
              <w:rFonts w:cs="Arial"/>
              <w:color w:val="FF0000"/>
            </w:rPr>
            <w:instrText>ADDIN CitaviPlaceholder{eyIkaWQiOiIxIiwiRW50cmllcyI6W3siJGlkIjoiMiIsIklkIjoiYjM2ZDA4OGEtMzljNS00MDZhLWExNDUtMjY0YzRmYjE2OWMwIiwiUmFuZ2VMZW5ndGgiOjEwLCJSZWZlcmVuY2VJZCI6IjliOTEyYTk0LTg3ZTgtNGE5NC05M2Q2LTFhZTFlZjYyNmFmNiIsIlBhZ2VSYW5nZSI6eyIkaWQiOiIzIiwiRW5kUGFnZSI6eyIkaWQiOiI0IiwiSXNGdWxseU51bWVyaWMiOmZhbHNlLCJOdW1iZXJpbmdUeXBlIjowLCJOdW1lcmFsU3lzdGVtIjowfS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WNjZXNzRGF0ZSI6IjI5LjA2LjIwMTkiLCJBdXRob3JzIjpbXSwiQmliVGVYS2V5IjoiQXJ0aHVyRC5MaXR0bGUuMjAwNSIsIkNpdGF0aW9uS2V5VXBkYXRlVHlwZSI6MCwiQ29sbGFib3JhdG9ycyI6W10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}</w:instrText>
          </w:r>
          <w:r w:rsidR="006C210E" w:rsidRPr="00EF5375">
            <w:rPr>
              <w:rFonts w:cs="Arial"/>
              <w:color w:val="FF0000"/>
            </w:rPr>
            <w:fldChar w:fldCharType="separate"/>
          </w:r>
          <w:hyperlink w:anchor="_CTVL0019b912a9487e84a9493d61ae1ef626af6" w:tooltip="Arthur D. Little, Innovation Excellence 2005: How companies use innovation to improve profitability and growth. [Online] Verfügbar unter: https://www.…" w:history="1">
            <w:r w:rsidR="00460092">
              <w:rPr>
                <w:rFonts w:cs="Arial"/>
                <w:color w:val="FF0000"/>
              </w:rPr>
              <w:t>[6, S. 21]</w:t>
            </w:r>
          </w:hyperlink>
          <w:r w:rsidR="006C210E" w:rsidRPr="00EF5375">
            <w:rPr>
              <w:rFonts w:cs="Arial"/>
              <w:color w:val="FF0000"/>
            </w:rPr>
            <w:fldChar w:fldCharType="end"/>
          </w:r>
        </w:sdtContent>
      </w:sdt>
      <w:r w:rsidR="006C210E" w:rsidRPr="00EF5375">
        <w:rPr>
          <w:rFonts w:cs="Arial"/>
          <w:color w:val="FF0000"/>
        </w:rPr>
        <w:t xml:space="preserve">. Hieraus </w:t>
      </w:r>
      <w:r w:rsidR="00487E27" w:rsidRPr="00EF5375">
        <w:rPr>
          <w:rFonts w:cs="Arial"/>
          <w:color w:val="FF0000"/>
        </w:rPr>
        <w:t>lässt sich ableiten</w:t>
      </w:r>
      <w:r w:rsidR="006C210E" w:rsidRPr="00EF5375">
        <w:rPr>
          <w:rFonts w:cs="Arial"/>
          <w:color w:val="FF0000"/>
        </w:rPr>
        <w:t xml:space="preserve">, </w:t>
      </w:r>
      <w:r w:rsidR="0047418E" w:rsidRPr="00EF5375">
        <w:rPr>
          <w:rFonts w:cs="Arial"/>
          <w:color w:val="FF0000"/>
        </w:rPr>
        <w:t>dass das Finden von Trends in der unternehmensspezifischen Branche, wie es durch das im Rahmen dieser Arbeit entstehende Tool unterstützt werden soll, Innovationen fördern kann.</w:t>
      </w:r>
      <w:r w:rsidR="00604083" w:rsidRPr="00EF5375">
        <w:rPr>
          <w:rFonts w:cs="Arial"/>
          <w:color w:val="FF0000"/>
        </w:rPr>
        <w:t xml:space="preserve"> </w:t>
      </w:r>
    </w:p>
    <w:p w14:paraId="7A9741E4" w14:textId="08C217EF" w:rsidR="00004E3A" w:rsidRDefault="00004E3A" w:rsidP="009944EB">
      <w:pPr>
        <w:spacing w:before="0" w:after="0"/>
        <w:rPr>
          <w:rFonts w:cs="Arial"/>
        </w:rPr>
      </w:pPr>
      <w:r>
        <w:rPr>
          <w:rFonts w:cs="Arial"/>
        </w:rPr>
        <w:br w:type="page"/>
      </w:r>
    </w:p>
    <w:p w14:paraId="2B1A6BAC" w14:textId="7BC2C89E" w:rsidR="0031214A" w:rsidRDefault="00181DED" w:rsidP="000E5F33">
      <w:pPr>
        <w:spacing w:before="0" w:after="0"/>
        <w:rPr>
          <w:rFonts w:cs="Arial"/>
        </w:rPr>
      </w:pPr>
      <w:r>
        <w:rPr>
          <w:rFonts w:cs="Arial"/>
        </w:rPr>
        <w:lastRenderedPageBreak/>
        <w:t xml:space="preserve">Aber das ist schonmal die grobe Struktur. Motivation kann man dann z.B. umbenennen in </w:t>
      </w:r>
      <w:r w:rsidR="00844658">
        <w:rPr>
          <w:rFonts w:cs="Arial"/>
        </w:rPr>
        <w:t xml:space="preserve">ungefähr: </w:t>
      </w:r>
      <w:r>
        <w:rPr>
          <w:rFonts w:cs="Arial"/>
        </w:rPr>
        <w:t xml:space="preserve">„Warum überhaupt Innovationsmanagement/Umfeldscanning?“, Problemstellung dann in sowas wie „Bisheriges Innovationsmanagement beim OOWV“, Ziele der Arbeit und Vorgehensweise muss man dann mal schauen. Zeitplan kann wahrscheinlich ungefähr so bleiben. </w:t>
      </w:r>
    </w:p>
    <w:p w14:paraId="2FA16553" w14:textId="35B873D3" w:rsidR="00844658" w:rsidRDefault="0031214A" w:rsidP="000E5F33">
      <w:pPr>
        <w:spacing w:before="0" w:after="0"/>
        <w:rPr>
          <w:rFonts w:cs="Arial"/>
        </w:rPr>
      </w:pPr>
      <w:r>
        <w:rPr>
          <w:rFonts w:cs="Arial"/>
        </w:rPr>
        <w:t xml:space="preserve">Insgesamt sollte in der Motivation geschrieben werden, wieso wir überhaupt Innovationsmanagement/Umfeldscanning brauchen, evtl. kurz was das ist, </w:t>
      </w:r>
      <w:r w:rsidR="00844658">
        <w:rPr>
          <w:rFonts w:cs="Arial"/>
        </w:rPr>
        <w:t>und dann vllt sowas sagen wie „Beim Innovationsmanagement ist Trendanalyse wichtig -&gt; Dokumente analysieren -&gt; Text Mining“. Trendanalyse und Text Mining dann n bisschen erklären und Überleitung schaffen „Machine Learning ist dabei hilfreich“. Auf Machine Learning selbst gehen wir dann unter „Vorgehensweise</w:t>
      </w:r>
      <w:r w:rsidR="00007654">
        <w:rPr>
          <w:rFonts w:cs="Arial"/>
        </w:rPr>
        <w:t>“</w:t>
      </w:r>
      <w:r w:rsidR="00844658">
        <w:rPr>
          <w:rFonts w:cs="Arial"/>
        </w:rPr>
        <w:t xml:space="preserve"> genauer ein</w:t>
      </w:r>
      <w:r>
        <w:rPr>
          <w:rFonts w:cs="Arial"/>
        </w:rPr>
        <w:t xml:space="preserve">. </w:t>
      </w:r>
    </w:p>
    <w:p w14:paraId="5DB8F1B3" w14:textId="77777777"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isdom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14:paraId="1B1D43FC" w14:textId="77777777"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4CC5D9DC" w14:textId="77777777" w:rsidR="00844658" w:rsidRDefault="00844658" w:rsidP="0031214A">
      <w:pPr>
        <w:spacing w:before="0" w:after="0"/>
        <w:rPr>
          <w:rFonts w:cs="Arial"/>
        </w:rPr>
      </w:pPr>
      <w:r>
        <w:rPr>
          <w:rFonts w:cs="Arial"/>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5D43B96B" w14:textId="6C66B17E"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EndPr/>
        <w:sdtContent>
          <w:r w:rsidR="00664046">
            <w:rPr>
              <w:rFonts w:cs="Arial"/>
            </w:rPr>
            <w:fldChar w:fldCharType="begin"/>
          </w:r>
          <w:r w:rsidR="00460092">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bDg8K8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w4PCtsODwp9lcmUgRGF0ZW5zw4PCpHR6ZVwiIC0tIFwiVmVyZmVpbmVybiBTaWUgSWhyZSBGw4PCpGhpZ2tlaXRlblwiIC0tIFwiU2NobHVzc2JlbWVya3VuZ1wiIC0tIFwiSW5kZXhcIiAtLSBcIsODYmVyIGRpZSBBdXRvcmVuXCIgLS0gXCLDg2JlciBkaWUgw4NiZXJzZXR6ZXIiLCJBYnN0cmFjdENvbXBsZXhpdHkiOjA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5vdGVzIjoiTcO8bGxlciwgQW5kcmVhcyBDaHJpc3RpYW4gKFZlcmZhc3NlckluKVxyXG5HdWlkbywgU2FyYWggKFZlcmZhc3NlckluKVxyXG5Sb3RoZXIsIEtyaXN0aWFuICjDnGJlcnNldHplckluKSI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jlUMTY6MDk6MjY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NWNhMzQxMGItODk3Ny00YzIzLTk3ODEtNDk4ZTMzZjUwZDQwIiwiVGV4dCI6Ils3XSIsIldBSVZlcnNpb24iOiI2LjEuMC4wIn0=}</w:instrText>
          </w:r>
          <w:r w:rsidR="00664046">
            <w:rPr>
              <w:rFonts w:cs="Arial"/>
            </w:rPr>
            <w:fldChar w:fldCharType="separate"/>
          </w:r>
          <w:hyperlink w:anchor="_CTVL001d4375d6cf842488abb6565ac397f7594" w:tooltip="A. C. Müller und S. Guido, Einführung in Machine Learning mit Python: Praxiswissen Data Science, 1. Aufl. Heidelberg: O'Reilly, 2017." w:history="1">
            <w:r w:rsidR="00460092">
              <w:rPr>
                <w:rFonts w:cs="Arial"/>
              </w:rPr>
              <w:t>[7]</w:t>
            </w:r>
          </w:hyperlink>
          <w:r w:rsidR="00664046">
            <w:rPr>
              <w:rFonts w:cs="Arial"/>
            </w:rPr>
            <w:fldChar w:fldCharType="end"/>
          </w:r>
        </w:sdtContent>
      </w:sdt>
    </w:p>
    <w:p w14:paraId="0A2D1850" w14:textId="77777777" w:rsidR="00A83F22" w:rsidRPr="004772FD" w:rsidRDefault="00A83F22" w:rsidP="004772FD">
      <w:pPr>
        <w:spacing w:before="0" w:after="0" w:line="240" w:lineRule="auto"/>
        <w:jc w:val="left"/>
        <w:rPr>
          <w:rFonts w:cs="Arial"/>
          <w:b/>
          <w:kern w:val="28"/>
          <w:sz w:val="26"/>
        </w:rPr>
      </w:pPr>
    </w:p>
    <w:p w14:paraId="7F0A71C0" w14:textId="77777777" w:rsidR="00B12278" w:rsidRDefault="00B12278" w:rsidP="00B12278">
      <w:pPr>
        <w:keepNext/>
      </w:pPr>
      <w:r>
        <w:rPr>
          <w:rFonts w:cs="Arial"/>
          <w:noProof/>
        </w:rPr>
        <w:lastRenderedPageBreak/>
        <w:drawing>
          <wp:anchor distT="0" distB="0" distL="114300" distR="114300" simplePos="0" relativeHeight="251660288" behindDoc="0" locked="0" layoutInCell="1" allowOverlap="1" wp14:anchorId="16FD6CAD" wp14:editId="133EDD86">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25">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14:paraId="4EBAD7E6" w14:textId="77777777" w:rsidR="006E1BC7" w:rsidRDefault="00B12278" w:rsidP="00AD6796">
      <w:pPr>
        <w:pStyle w:val="Beschriftung"/>
        <w:jc w:val="both"/>
      </w:pPr>
      <w:bookmarkStart w:id="8" w:name="_Toc11521276"/>
      <w:r>
        <w:t xml:space="preserve">Abbildung </w:t>
      </w:r>
      <w:r w:rsidR="005071A5">
        <w:rPr>
          <w:noProof/>
        </w:rPr>
        <w:fldChar w:fldCharType="begin"/>
      </w:r>
      <w:r w:rsidR="005071A5">
        <w:rPr>
          <w:noProof/>
        </w:rPr>
        <w:instrText xml:space="preserve"> SEQ Abbildung \* ARABIC </w:instrText>
      </w:r>
      <w:r w:rsidR="005071A5">
        <w:rPr>
          <w:noProof/>
        </w:rPr>
        <w:fldChar w:fldCharType="separate"/>
      </w:r>
      <w:r w:rsidR="000E5F33">
        <w:rPr>
          <w:noProof/>
        </w:rPr>
        <w:t>1</w:t>
      </w:r>
      <w:r w:rsidR="005071A5">
        <w:rPr>
          <w:noProof/>
        </w:rPr>
        <w:fldChar w:fldCharType="end"/>
      </w:r>
      <w:r>
        <w:t>: Dies ist ein Te</w:t>
      </w:r>
      <w:r w:rsidR="00AD6796">
        <w:t>s</w:t>
      </w:r>
      <w:r>
        <w:t>t von mir</w:t>
      </w:r>
      <w:bookmarkEnd w:id="8"/>
    </w:p>
    <w:p w14:paraId="70F963D9" w14:textId="77777777" w:rsidR="006E1BC7" w:rsidRDefault="006E1BC7" w:rsidP="006E1BC7">
      <w:r>
        <w:t>Hallo dies ist ein Test.</w:t>
      </w:r>
    </w:p>
    <w:tbl>
      <w:tblPr>
        <w:tblStyle w:val="Tabellenraster"/>
        <w:tblW w:w="0" w:type="auto"/>
        <w:tblLook w:val="04A0" w:firstRow="1" w:lastRow="0" w:firstColumn="1" w:lastColumn="0" w:noHBand="0" w:noVBand="1"/>
      </w:tblPr>
      <w:tblGrid>
        <w:gridCol w:w="2663"/>
        <w:gridCol w:w="2632"/>
        <w:gridCol w:w="2632"/>
      </w:tblGrid>
      <w:tr w:rsidR="006E1BC7" w14:paraId="7A12883C" w14:textId="77777777" w:rsidTr="0031214A">
        <w:tc>
          <w:tcPr>
            <w:tcW w:w="2663" w:type="dxa"/>
          </w:tcPr>
          <w:p w14:paraId="2A787F1C" w14:textId="77777777" w:rsidR="006E1BC7" w:rsidRDefault="006E1BC7" w:rsidP="006E1BC7">
            <w:r>
              <w:t>Test</w:t>
            </w:r>
          </w:p>
        </w:tc>
        <w:tc>
          <w:tcPr>
            <w:tcW w:w="2632" w:type="dxa"/>
          </w:tcPr>
          <w:p w14:paraId="6BB111A3" w14:textId="77777777" w:rsidR="006E1BC7" w:rsidRDefault="006E1BC7" w:rsidP="006E1BC7"/>
        </w:tc>
        <w:tc>
          <w:tcPr>
            <w:tcW w:w="2632" w:type="dxa"/>
          </w:tcPr>
          <w:p w14:paraId="02FE8A76" w14:textId="77777777" w:rsidR="006E1BC7" w:rsidRDefault="006E1BC7" w:rsidP="006E1BC7">
            <w:pPr>
              <w:keepNext/>
            </w:pPr>
          </w:p>
        </w:tc>
      </w:tr>
    </w:tbl>
    <w:p w14:paraId="34016EEB" w14:textId="77777777" w:rsidR="006E1BC7" w:rsidRDefault="006E1BC7" w:rsidP="006E1BC7">
      <w:pPr>
        <w:pStyle w:val="Beschriftung"/>
        <w:jc w:val="left"/>
      </w:pPr>
      <w:bookmarkStart w:id="9" w:name="_Toc11521283"/>
      <w:r>
        <w:t xml:space="preserve">Tabelle </w:t>
      </w:r>
      <w:r w:rsidR="005071A5">
        <w:rPr>
          <w:noProof/>
        </w:rPr>
        <w:fldChar w:fldCharType="begin"/>
      </w:r>
      <w:r w:rsidR="005071A5">
        <w:rPr>
          <w:noProof/>
        </w:rPr>
        <w:instrText xml:space="preserve"> SEQ Tabelle \* ARABIC </w:instrText>
      </w:r>
      <w:r w:rsidR="005071A5">
        <w:rPr>
          <w:noProof/>
        </w:rPr>
        <w:fldChar w:fldCharType="separate"/>
      </w:r>
      <w:r w:rsidR="000E5F33">
        <w:rPr>
          <w:noProof/>
        </w:rPr>
        <w:t>1</w:t>
      </w:r>
      <w:r w:rsidR="005071A5">
        <w:rPr>
          <w:noProof/>
        </w:rPr>
        <w:fldChar w:fldCharType="end"/>
      </w:r>
      <w:r>
        <w:t xml:space="preserve">: Dies ist </w:t>
      </w:r>
      <w:r w:rsidR="00822E61">
        <w:t xml:space="preserve">eine </w:t>
      </w:r>
      <w:r>
        <w:t>Tabelle</w:t>
      </w:r>
      <w:bookmarkEnd w:id="9"/>
    </w:p>
    <w:p w14:paraId="3609075C" w14:textId="77777777" w:rsidR="00822E61" w:rsidRDefault="00822E61" w:rsidP="00822E61">
      <w:pPr>
        <w:pStyle w:val="berschrift1"/>
      </w:pPr>
      <w:bookmarkStart w:id="10" w:name="_Toc11521292"/>
      <w:r>
        <w:lastRenderedPageBreak/>
        <w:t>Problemstellung</w:t>
      </w:r>
      <w:bookmarkEnd w:id="10"/>
    </w:p>
    <w:p w14:paraId="136C3409" w14:textId="77777777" w:rsidR="00850E16" w:rsidRPr="00850E16" w:rsidRDefault="0031214A" w:rsidP="00850E16">
      <w:r>
        <w:t>Platzhalter</w:t>
      </w:r>
    </w:p>
    <w:p w14:paraId="3914E80E" w14:textId="77777777" w:rsidR="00850E16" w:rsidRDefault="00850E16" w:rsidP="00822E61">
      <w:pPr>
        <w:pStyle w:val="berschrift1"/>
      </w:pPr>
      <w:bookmarkStart w:id="11" w:name="_Toc11521293"/>
      <w:r>
        <w:lastRenderedPageBreak/>
        <w:t>Ziele der Arbeit</w:t>
      </w:r>
      <w:bookmarkEnd w:id="11"/>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12" w:name="_Toc11521294"/>
      <w:r>
        <w:lastRenderedPageBreak/>
        <w:t>Vorgehensweise</w:t>
      </w:r>
      <w:bookmarkEnd w:id="12"/>
    </w:p>
    <w:p w14:paraId="7170B22F" w14:textId="77777777" w:rsidR="00540D44" w:rsidRPr="00540D44" w:rsidRDefault="00540D44" w:rsidP="00540D44">
      <w:pPr>
        <w:spacing w:before="0" w:after="0"/>
        <w:rPr>
          <w:rFonts w:cs="Arial"/>
          <w:color w:val="00B050"/>
        </w:rPr>
      </w:pPr>
      <w:r w:rsidRPr="00540D44">
        <w:rPr>
          <w:rFonts w:cs="Arial"/>
          <w:color w:val="00B050"/>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05CAFCC7" w14:textId="3CA6424F" w:rsidR="00850E16" w:rsidRPr="00540D44" w:rsidRDefault="00850E16" w:rsidP="00540D44">
      <w:pPr>
        <w:spacing w:before="0" w:after="0"/>
        <w:rPr>
          <w:rFonts w:cs="Arial"/>
          <w:color w:val="00B050"/>
        </w:rPr>
      </w:pPr>
    </w:p>
    <w:p w14:paraId="45B1B082" w14:textId="77777777" w:rsidR="000239BC" w:rsidRPr="000239BC" w:rsidRDefault="000239BC" w:rsidP="000239BC">
      <w:pPr>
        <w:spacing w:before="0" w:after="0"/>
        <w:rPr>
          <w:rFonts w:cs="Arial"/>
        </w:rPr>
      </w:pPr>
      <w:r w:rsidRPr="000239BC">
        <w:rPr>
          <w:rFonts w:cs="Arial"/>
        </w:rPr>
        <w:t xml:space="preserve">Zu Beginn der Masterarbeit wurde ein Vorgespräch mit zwei Mitarbeitern des OOWV bezüglich der Wünsche für das Analysetool durchgeführt. Diese Wünsche werden im nächsten Schritt als Anforderungen definiert und dokumentiert. </w:t>
      </w:r>
    </w:p>
    <w:p w14:paraId="4CCD3D59" w14:textId="77777777" w:rsidR="000239BC" w:rsidRPr="000239BC" w:rsidRDefault="000239BC" w:rsidP="000239BC">
      <w:pPr>
        <w:spacing w:before="0" w:after="0"/>
        <w:rPr>
          <w:rFonts w:cs="Arial"/>
        </w:rPr>
      </w:pPr>
      <w:r w:rsidRPr="000239BC">
        <w:rPr>
          <w:rFonts w:cs="Arial"/>
        </w:rPr>
        <w:t xml:space="preserve">Da das Tool zur automatischen Analyse von Textdokumenten genutzt werden soll, werden die beiden Techniken Supervised und Unsupervised Learning aus dem Bereich Machine Learning gegenübergestellt und anschließend eine von beiden ausgewählt. </w:t>
      </w:r>
    </w:p>
    <w:p w14:paraId="78B75C2A" w14:textId="77777777" w:rsidR="000239BC" w:rsidRPr="000239BC" w:rsidRDefault="000239BC" w:rsidP="000239BC">
      <w:pPr>
        <w:spacing w:before="0" w:after="0"/>
        <w:rPr>
          <w:rFonts w:cs="Arial"/>
        </w:rPr>
      </w:pPr>
      <w:r w:rsidRPr="000239BC">
        <w:rPr>
          <w:rFonts w:cs="Arial"/>
        </w:rPr>
        <w:t xml:space="preserve">Unter Machine Learning versteht man einen Bereich der künstlichen Intelligenz, mithilfe dessen IT-Systeme eigenständig Muster erkennen und Lösungen erarbeiten können. Dazu werden Algorithmen auf vorhandene Daten angewendet. </w:t>
      </w:r>
    </w:p>
    <w:p w14:paraId="2D57B97C" w14:textId="77777777" w:rsidR="000239BC" w:rsidRPr="000239BC" w:rsidRDefault="000239BC" w:rsidP="000239BC">
      <w:pPr>
        <w:spacing w:before="0" w:after="0"/>
        <w:rPr>
          <w:rFonts w:cs="Arial"/>
        </w:rPr>
      </w:pPr>
      <w:r w:rsidRPr="000239BC">
        <w:rPr>
          <w:rFonts w:cs="Arial"/>
        </w:rPr>
        <w:t>Ein Lernverfahren des Machine Learnings ist das Supervised Learning bzw. überwachte Lernen. Damit ist ein Algorithmus gemeint, bei dem vorab Daten manuell gekennzeichnet werden, um diese auf geeignete Modelle zu trainieren. Dahingegen findet und bildet der Algorithmus beim Unsupervised Learning bzw. unüberwachten Lernen selbstständig passende Modellgruppen. [5]</w:t>
      </w:r>
    </w:p>
    <w:p w14:paraId="19739833" w14:textId="77777777" w:rsidR="000239BC" w:rsidRPr="000239BC" w:rsidRDefault="000239BC" w:rsidP="000239BC">
      <w:pPr>
        <w:spacing w:before="0" w:after="0"/>
        <w:rPr>
          <w:rFonts w:cs="Arial"/>
        </w:rPr>
      </w:pPr>
      <w:r w:rsidRPr="000239BC">
        <w:rPr>
          <w:rFonts w:cs="Arial"/>
        </w:rPr>
        <w:t>Da der Aufwand für die Vorbereitung und das Trainieren bei der überwachten Methode schätzungsweise sehr hoch ist und dafür auch Personal- und Zeitressourcen bereitgestellt werden müssen, tendieren die Studenten aktuell zum unüberwachten Lernen.</w:t>
      </w:r>
    </w:p>
    <w:p w14:paraId="02A2A151" w14:textId="77777777" w:rsidR="000239BC" w:rsidRPr="000239BC" w:rsidRDefault="000239BC" w:rsidP="000239BC">
      <w:pPr>
        <w:spacing w:before="0" w:after="0"/>
        <w:rPr>
          <w:rFonts w:cs="Arial"/>
        </w:rPr>
      </w:pPr>
      <w:r w:rsidRPr="000239BC">
        <w:rPr>
          <w:rFonts w:cs="Arial"/>
        </w:rPr>
        <w:t>[Programmierung]</w:t>
      </w:r>
    </w:p>
    <w:p w14:paraId="34134A29" w14:textId="77777777" w:rsidR="000239BC" w:rsidRPr="000239BC" w:rsidRDefault="000239BC" w:rsidP="000239BC">
      <w:pPr>
        <w:spacing w:before="0" w:after="0"/>
        <w:rPr>
          <w:rFonts w:cs="Arial"/>
        </w:rPr>
      </w:pPr>
      <w:r w:rsidRPr="000239BC">
        <w:rPr>
          <w:rFonts w:cs="Arial"/>
        </w:rPr>
        <w:t>-</w:t>
      </w:r>
      <w:r w:rsidRPr="000239BC">
        <w:rPr>
          <w:rFonts w:cs="Arial"/>
        </w:rPr>
        <w:tab/>
        <w:t>Iteratives Wasserfallmodell</w:t>
      </w:r>
    </w:p>
    <w:p w14:paraId="6310E767" w14:textId="77777777" w:rsidR="000239BC" w:rsidRPr="000239BC" w:rsidRDefault="000239BC" w:rsidP="000239BC">
      <w:pPr>
        <w:spacing w:before="0" w:after="0"/>
        <w:rPr>
          <w:rFonts w:cs="Arial"/>
        </w:rPr>
      </w:pPr>
      <w:r w:rsidRPr="000239BC">
        <w:rPr>
          <w:rFonts w:cs="Arial"/>
        </w:rPr>
        <w:t>-</w:t>
      </w:r>
      <w:r w:rsidRPr="000239BC">
        <w:rPr>
          <w:rFonts w:cs="Arial"/>
        </w:rPr>
        <w:tab/>
        <w:t>Schritte erklären</w:t>
      </w:r>
    </w:p>
    <w:p w14:paraId="1A8A4977" w14:textId="77777777" w:rsidR="000239BC" w:rsidRPr="000239BC" w:rsidRDefault="000239BC" w:rsidP="000239BC">
      <w:pPr>
        <w:spacing w:before="0" w:after="0"/>
        <w:rPr>
          <w:rFonts w:cs="Arial"/>
        </w:rPr>
      </w:pPr>
      <w:r w:rsidRPr="000239BC">
        <w:rPr>
          <w:rFonts w:cs="Arial"/>
        </w:rPr>
        <w:t>-</w:t>
      </w:r>
      <w:r w:rsidRPr="000239BC">
        <w:rPr>
          <w:rFonts w:cs="Arial"/>
        </w:rPr>
        <w:tab/>
        <w:t>Bei Bedarf eine Phase zurück</w:t>
      </w:r>
    </w:p>
    <w:p w14:paraId="4631150D" w14:textId="77777777" w:rsidR="000239BC" w:rsidRPr="000239BC" w:rsidRDefault="000239BC" w:rsidP="000239BC">
      <w:pPr>
        <w:spacing w:before="0" w:after="0"/>
        <w:rPr>
          <w:rFonts w:cs="Arial"/>
        </w:rPr>
      </w:pPr>
      <w:r w:rsidRPr="000239BC">
        <w:rPr>
          <w:rFonts w:cs="Arial"/>
        </w:rPr>
        <w:t>o</w:t>
      </w:r>
      <w:r w:rsidRPr="000239BC">
        <w:rPr>
          <w:rFonts w:cs="Arial"/>
        </w:rPr>
        <w:tab/>
        <w:t>Nicht geplant, wegen Zeitmangel</w:t>
      </w:r>
    </w:p>
    <w:p w14:paraId="514AA1FF" w14:textId="64015DC0" w:rsidR="00540D44" w:rsidRPr="00540D44" w:rsidRDefault="000239BC" w:rsidP="000239BC">
      <w:pPr>
        <w:spacing w:before="0" w:after="0"/>
        <w:rPr>
          <w:rFonts w:cs="Arial"/>
        </w:rPr>
      </w:pPr>
      <w:r w:rsidRPr="000239BC">
        <w:rPr>
          <w:rFonts w:cs="Arial"/>
        </w:rPr>
        <w:t>Änderungswünsche wahrscheinlich nicht umsetzbar</w:t>
      </w:r>
      <w:bookmarkStart w:id="13" w:name="_GoBack"/>
      <w:bookmarkEnd w:id="13"/>
      <w:r w:rsidR="00043517">
        <w:rPr>
          <w:rFonts w:cs="Arial"/>
        </w:rPr>
        <w:t xml:space="preserve"> </w:t>
      </w:r>
      <w:r w:rsidR="00540D44">
        <w:rPr>
          <w:rFonts w:cs="Arial"/>
        </w:rPr>
        <w:t xml:space="preserve"> </w:t>
      </w:r>
    </w:p>
    <w:p w14:paraId="799FB870" w14:textId="77777777" w:rsidR="00540D44" w:rsidRDefault="00540D44" w:rsidP="00850E16">
      <w:pPr>
        <w:pStyle w:val="Grundtext"/>
      </w:pPr>
    </w:p>
    <w:p w14:paraId="7CB3A44D" w14:textId="77777777" w:rsidR="00540D44" w:rsidRPr="00850E16" w:rsidRDefault="00540D44" w:rsidP="00850E16">
      <w:pPr>
        <w:pStyle w:val="Grundtext"/>
      </w:pPr>
    </w:p>
    <w:p w14:paraId="57501271" w14:textId="77777777" w:rsidR="00850E16" w:rsidRDefault="00850E16" w:rsidP="00822E61">
      <w:pPr>
        <w:pStyle w:val="berschrift1"/>
      </w:pPr>
      <w:bookmarkStart w:id="14" w:name="_Toc11521295"/>
      <w:r>
        <w:lastRenderedPageBreak/>
        <w:t>Zeitplan</w:t>
      </w:r>
      <w:bookmarkEnd w:id="14"/>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77777777"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14:paraId="6EA0A5EC" w14:textId="77777777" w:rsidR="00AD6796" w:rsidRPr="00AD6796" w:rsidRDefault="00AD6796" w:rsidP="00AD6796">
      <w:pPr>
        <w:pStyle w:val="Formatvorlage1berarbeitet"/>
        <w:numPr>
          <w:ilvl w:val="0"/>
          <w:numId w:val="25"/>
        </w:numPr>
        <w:rPr>
          <w:sz w:val="28"/>
        </w:rPr>
      </w:pPr>
      <w:bookmarkStart w:id="15" w:name="_Toc492680361"/>
      <w:bookmarkStart w:id="16" w:name="_Toc11521296"/>
      <w:r w:rsidRPr="00AD6796">
        <w:rPr>
          <w:sz w:val="28"/>
        </w:rPr>
        <w:lastRenderedPageBreak/>
        <w:t>Anhang</w:t>
      </w:r>
      <w:bookmarkEnd w:id="15"/>
      <w:bookmarkEnd w:id="16"/>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7" w:name="_Toc11521297"/>
      <w:bookmarkStart w:id="18" w:name="_Toc492680362"/>
      <w:r w:rsidRPr="00AD6796">
        <w:t>Transkript</w:t>
      </w:r>
      <w:bookmarkEnd w:id="17"/>
      <w:r w:rsidRPr="00AD6796">
        <w:t xml:space="preserve"> </w:t>
      </w:r>
      <w:bookmarkEnd w:id="18"/>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19" w:name="_Toc11521298"/>
      <w:r>
        <w:rPr>
          <w:rFonts w:cs="Arial"/>
          <w:sz w:val="28"/>
        </w:rPr>
        <w:lastRenderedPageBreak/>
        <w:t>Literaturverzeichnis</w:t>
      </w:r>
      <w:bookmarkEnd w:id="19"/>
    </w:p>
    <w:sdt>
      <w:sdtPr>
        <w:tag w:val="CitaviBibliography"/>
        <w:id w:val="1547412590"/>
        <w:placeholder>
          <w:docPart w:val="DefaultPlaceholder_-1854013440"/>
        </w:placeholder>
      </w:sdtPr>
      <w:sdtEndPr/>
      <w:sdtContent>
        <w:p w14:paraId="53E9FA2E" w14:textId="77777777" w:rsidR="000239BC" w:rsidRDefault="00664046" w:rsidP="000239BC">
          <w:pPr>
            <w:pStyle w:val="CitaviBibliographyEntry"/>
          </w:pPr>
          <w:r w:rsidRPr="004772FD">
            <w:fldChar w:fldCharType="begin"/>
          </w:r>
          <w:r w:rsidRPr="004772FD">
            <w:instrText>ADDIN CitaviBibliography</w:instrText>
          </w:r>
          <w:r w:rsidRPr="004772FD">
            <w:fldChar w:fldCharType="separate"/>
          </w:r>
          <w:r w:rsidR="000239BC">
            <w:t>[1]</w:t>
          </w:r>
          <w:r w:rsidR="000239BC">
            <w:tab/>
          </w:r>
          <w:bookmarkStart w:id="20" w:name="_CTVL0012a24543d514c476c905eac812f25f84e"/>
          <w:r w:rsidR="000239BC">
            <w:t xml:space="preserve">J. Hauschildt, </w:t>
          </w:r>
          <w:bookmarkEnd w:id="20"/>
          <w:r w:rsidR="000239BC" w:rsidRPr="000239BC">
            <w:rPr>
              <w:i/>
            </w:rPr>
            <w:t xml:space="preserve">Innovationsmanagement, </w:t>
          </w:r>
          <w:r w:rsidR="000239BC" w:rsidRPr="000239BC">
            <w:t>3. Aufl. München: Vahlen, 2004.</w:t>
          </w:r>
        </w:p>
        <w:p w14:paraId="0364FA61" w14:textId="77777777" w:rsidR="000239BC" w:rsidRDefault="000239BC" w:rsidP="000239BC">
          <w:pPr>
            <w:pStyle w:val="CitaviBibliographyEntry"/>
          </w:pPr>
          <w:r>
            <w:t>[2]</w:t>
          </w:r>
          <w:r>
            <w:tab/>
          </w:r>
          <w:bookmarkStart w:id="21" w:name="_CTVL00154d96b13f8c84e4fb18d0b7f7cbf243b"/>
          <w:r>
            <w:t xml:space="preserve">M. Kaschny, M. Nolden und S. Schreuder, </w:t>
          </w:r>
          <w:bookmarkEnd w:id="21"/>
          <w:r w:rsidRPr="000239BC">
            <w:rPr>
              <w:i/>
            </w:rPr>
            <w:t>Innovationsmanagement im Mittelstand: Strategien, Implementierung, Praxisbeispiele</w:t>
          </w:r>
          <w:r w:rsidRPr="000239BC">
            <w:t>. Wiesbaden: Springer Gabler, 2015.</w:t>
          </w:r>
        </w:p>
        <w:p w14:paraId="28F3AE9D" w14:textId="77777777" w:rsidR="000239BC" w:rsidRDefault="000239BC" w:rsidP="000239BC">
          <w:pPr>
            <w:pStyle w:val="CitaviBibliographyEntry"/>
          </w:pPr>
          <w:r>
            <w:t>[3]</w:t>
          </w:r>
          <w:r>
            <w:tab/>
          </w:r>
          <w:bookmarkStart w:id="22" w:name="_CTVL00186925bb8b1834d2ab41afe00b4688fa5"/>
          <w:r>
            <w:t xml:space="preserve">C. Schawel und F. Billing, </w:t>
          </w:r>
          <w:bookmarkEnd w:id="22"/>
          <w:r w:rsidRPr="000239BC">
            <w:rPr>
              <w:i/>
            </w:rPr>
            <w:t xml:space="preserve">Top 100 Management Tools: Das wichtigste Buch eines Managers ; von ABC-Analyse bis Zielvereinbarung, </w:t>
          </w:r>
          <w:r w:rsidRPr="000239BC">
            <w:t>4. Aufl. Wiesbaden: Springer Gabler, 2012.</w:t>
          </w:r>
        </w:p>
        <w:p w14:paraId="013BDC55" w14:textId="77777777" w:rsidR="000239BC" w:rsidRDefault="000239BC" w:rsidP="000239BC">
          <w:pPr>
            <w:pStyle w:val="CitaviBibliographyEntry"/>
          </w:pPr>
          <w:r>
            <w:t>[4]</w:t>
          </w:r>
          <w:r>
            <w:tab/>
          </w:r>
          <w:bookmarkStart w:id="23" w:name="_CTVL0012e2f157ee0b3482cbf3cf7cb15e441a4"/>
          <w:r>
            <w:t xml:space="preserve">C. Durst und M. Durst, „Integriertes Innovationsmanagement – Vom Umfeldscanning zur Roadmap“ in </w:t>
          </w:r>
          <w:bookmarkEnd w:id="23"/>
          <w:r w:rsidRPr="000239BC">
            <w:rPr>
              <w:i/>
            </w:rPr>
            <w:t>FOM-Edition, FOM Hochschule für Oekonomie &amp; Management, Die frühe Phase des Innovationsprozesses: Neue, praxiserprobte Methoden und Ansätze</w:t>
          </w:r>
          <w:r w:rsidRPr="000239BC">
            <w:t>, T. Abele, Hg., Wiesbaden: Springer Gabler, 2016, S. 217–233.</w:t>
          </w:r>
        </w:p>
        <w:p w14:paraId="06A1E1EE" w14:textId="77777777" w:rsidR="000239BC" w:rsidRDefault="000239BC" w:rsidP="000239BC">
          <w:pPr>
            <w:pStyle w:val="CitaviBibliographyEntry"/>
          </w:pPr>
          <w:r>
            <w:t>[5]</w:t>
          </w:r>
          <w:r>
            <w:tab/>
          </w:r>
          <w:bookmarkStart w:id="24" w:name="_CTVL0019af396bef2c54b5586b2471e7b40660c"/>
          <w:r>
            <w:t xml:space="preserve">L. Kölbl, C. Mühlroth, F. Wiser, M. Grottke und C. Durst, „Big Data im Innovationsmanagement: Wie Machine Learning die Suche nach Trends und Technologien revolutioniert“, </w:t>
          </w:r>
          <w:bookmarkEnd w:id="24"/>
          <w:r w:rsidRPr="000239BC">
            <w:rPr>
              <w:i/>
            </w:rPr>
            <w:t>HMD</w:t>
          </w:r>
          <w:r w:rsidRPr="000239BC">
            <w:t>, S. 1–14, 2019.</w:t>
          </w:r>
        </w:p>
        <w:p w14:paraId="31B1019B" w14:textId="77777777" w:rsidR="000239BC" w:rsidRDefault="000239BC" w:rsidP="000239BC">
          <w:pPr>
            <w:pStyle w:val="CitaviBibliographyEntry"/>
          </w:pPr>
          <w:r w:rsidRPr="000239BC">
            <w:rPr>
              <w:lang w:val="en-US"/>
            </w:rPr>
            <w:t>[6]</w:t>
          </w:r>
          <w:r w:rsidRPr="000239BC">
            <w:rPr>
              <w:lang w:val="en-US"/>
            </w:rPr>
            <w:tab/>
          </w:r>
          <w:bookmarkStart w:id="25" w:name="_CTVL0019b912a9487e84a9493d61ae1ef626af6"/>
          <w:r w:rsidRPr="000239BC">
            <w:rPr>
              <w:lang w:val="en-US"/>
            </w:rPr>
            <w:t xml:space="preserve">Arthur D. Little, </w:t>
          </w:r>
          <w:bookmarkEnd w:id="25"/>
          <w:r w:rsidRPr="000239BC">
            <w:rPr>
              <w:i/>
              <w:lang w:val="en-US"/>
            </w:rPr>
            <w:t xml:space="preserve">Innovation Excellence 2005: How companies use innovation to improve profitability and growth. </w:t>
          </w:r>
          <w:r w:rsidRPr="000239BC">
            <w:t>[Online] Verfügbar unter: https://www.adlittle.com/sites/default/files/viewpoints/ADL_Global_Innovation_Excellence_Survey_2005.pdf. Zugriff am: 29. Juni 2019.</w:t>
          </w:r>
        </w:p>
        <w:p w14:paraId="693374D8" w14:textId="57F580BE" w:rsidR="00664046" w:rsidRPr="004772FD" w:rsidRDefault="000239BC" w:rsidP="000239BC">
          <w:pPr>
            <w:pStyle w:val="CitaviBibliographyEntry"/>
          </w:pPr>
          <w:r>
            <w:t>[7]</w:t>
          </w:r>
          <w:r>
            <w:tab/>
          </w:r>
          <w:bookmarkStart w:id="26" w:name="_CTVL001d4375d6cf842488abb6565ac397f7594"/>
          <w:r>
            <w:t xml:space="preserve">A. C. Müller und S. Guido, </w:t>
          </w:r>
          <w:bookmarkEnd w:id="26"/>
          <w:r w:rsidRPr="000239BC">
            <w:rPr>
              <w:i/>
            </w:rPr>
            <w:t xml:space="preserve">Einführung in Machine Learning mit Python: Praxiswissen Data Science, </w:t>
          </w:r>
          <w:r w:rsidRPr="000239BC">
            <w:t>1. Aufl. Heidelberg: O'Reilly, 2017.</w:t>
          </w:r>
          <w:r w:rsidR="00664046"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27" w:name="_Toc492680376"/>
      <w:bookmarkStart w:id="28" w:name="_Toc11521299"/>
      <w:r>
        <w:lastRenderedPageBreak/>
        <w:t>Als Prüfungsleistung zu bewertende Beiträge der einzelnen Bearbeiter</w:t>
      </w:r>
      <w:bookmarkEnd w:id="27"/>
      <w:bookmarkEnd w:id="28"/>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29" w:name="_Toc11521300"/>
      <w:r w:rsidRPr="00664046">
        <w:rPr>
          <w:rFonts w:cs="Arial"/>
          <w:sz w:val="28"/>
        </w:rPr>
        <w:lastRenderedPageBreak/>
        <w:t>Abschließende Erklärung</w:t>
      </w:r>
      <w:bookmarkEnd w:id="29"/>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 Hilmer" w:date="2019-06-27T20:03:00Z" w:initials="CH">
    <w:p w14:paraId="69157291" w14:textId="7A45CD5F" w:rsidR="00A27724" w:rsidRDefault="00A27724">
      <w:pPr>
        <w:pStyle w:val="Kommentartext"/>
      </w:pPr>
      <w:r>
        <w:rPr>
          <w:rStyle w:val="Kommentarzeichen"/>
        </w:rPr>
        <w:annotationRef/>
      </w:r>
      <w:r>
        <w:t>Evtl das Buch von Vahl und Brem ausleihen und diese beiden Sätze mit der Quelle nochmal neu schreiben für bessere („korrektere“) Definition</w:t>
      </w:r>
    </w:p>
  </w:comment>
  <w:comment w:id="5" w:author="Christin Hilmer" w:date="2019-06-29T21:01:00Z" w:initials="CH">
    <w:p w14:paraId="6ACBD6B8" w14:textId="70B271BB" w:rsidR="00112AF1" w:rsidRDefault="00112AF1">
      <w:pPr>
        <w:pStyle w:val="Kommentartext"/>
      </w:pPr>
      <w:r>
        <w:rPr>
          <w:rStyle w:val="Kommentarzeichen"/>
        </w:rPr>
        <w:annotationRef/>
      </w:r>
      <w:r>
        <w:t>wichtig ist aber, dass wir das nicht tun</w:t>
      </w:r>
    </w:p>
  </w:comment>
  <w:comment w:id="6" w:author="Christin Hilmer" w:date="2019-06-29T20:57:00Z" w:initials="CH">
    <w:p w14:paraId="1A7C06D7" w14:textId="25666B26" w:rsidR="00112AF1" w:rsidRDefault="00112AF1">
      <w:pPr>
        <w:pStyle w:val="Kommentartext"/>
      </w:pPr>
      <w:r>
        <w:rPr>
          <w:rStyle w:val="Kommentarzeichen"/>
        </w:rPr>
        <w:annotationRef/>
      </w:r>
      <w:r>
        <w:t>evtl. abändern am Schluss</w:t>
      </w:r>
    </w:p>
  </w:comment>
  <w:comment w:id="7" w:author="Christin Hilmer" w:date="2019-06-29T16:41:00Z" w:initials="CH">
    <w:p w14:paraId="521D3B08" w14:textId="273006D3" w:rsidR="0047418E" w:rsidRDefault="0047418E">
      <w:pPr>
        <w:pStyle w:val="Kommentartext"/>
      </w:pPr>
      <w:r>
        <w:rPr>
          <w:rStyle w:val="Kommentarzeichen"/>
        </w:rPr>
        <w:annotationRef/>
      </w:r>
      <w:r>
        <w:t>Vllt andere Quelle (z.B. Runtergeladene zu Trendbasiertem Innovationsmanag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57291" w15:done="0"/>
  <w15:commentEx w15:paraId="6ACBD6B8" w15:done="0"/>
  <w15:commentEx w15:paraId="1A7C06D7" w15:done="0"/>
  <w15:commentEx w15:paraId="521D3B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57291" w16cid:durableId="20BF9FAC"/>
  <w16cid:commentId w16cid:paraId="6ACBD6B8" w16cid:durableId="20C25017"/>
  <w16cid:commentId w16cid:paraId="1A7C06D7" w16cid:durableId="20C24F50"/>
  <w16cid:commentId w16cid:paraId="521D3B08" w16cid:durableId="20C213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3C470" w14:textId="77777777" w:rsidR="00912E59" w:rsidRDefault="00912E59" w:rsidP="00A83F22">
      <w:r>
        <w:separator/>
      </w:r>
    </w:p>
  </w:endnote>
  <w:endnote w:type="continuationSeparator" w:id="0">
    <w:p w14:paraId="01EF60DA" w14:textId="77777777" w:rsidR="00912E59" w:rsidRDefault="00912E59"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9B866" w14:textId="77777777" w:rsidR="00912E59" w:rsidRDefault="00912E59" w:rsidP="00A83F22">
      <w:r>
        <w:separator/>
      </w:r>
    </w:p>
  </w:footnote>
  <w:footnote w:type="continuationSeparator" w:id="0">
    <w:p w14:paraId="4C42A40D" w14:textId="77777777" w:rsidR="00912E59" w:rsidRDefault="00912E59"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 Hilmer">
    <w15:presenceInfo w15:providerId="None" w15:userId="Christin Hi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4E3A"/>
    <w:rsid w:val="00007654"/>
    <w:rsid w:val="00013570"/>
    <w:rsid w:val="00016F02"/>
    <w:rsid w:val="000239BC"/>
    <w:rsid w:val="000370FD"/>
    <w:rsid w:val="00043517"/>
    <w:rsid w:val="000438C5"/>
    <w:rsid w:val="000719DA"/>
    <w:rsid w:val="00081990"/>
    <w:rsid w:val="00092148"/>
    <w:rsid w:val="000B3329"/>
    <w:rsid w:val="000E3E9A"/>
    <w:rsid w:val="000E5F33"/>
    <w:rsid w:val="000E74F0"/>
    <w:rsid w:val="0010517D"/>
    <w:rsid w:val="00112AF1"/>
    <w:rsid w:val="00165157"/>
    <w:rsid w:val="00181DED"/>
    <w:rsid w:val="001F69D2"/>
    <w:rsid w:val="002615C0"/>
    <w:rsid w:val="002649D6"/>
    <w:rsid w:val="00291C75"/>
    <w:rsid w:val="002A66B5"/>
    <w:rsid w:val="0031214A"/>
    <w:rsid w:val="00312503"/>
    <w:rsid w:val="00322A41"/>
    <w:rsid w:val="00340894"/>
    <w:rsid w:val="00342304"/>
    <w:rsid w:val="00382760"/>
    <w:rsid w:val="00384D8F"/>
    <w:rsid w:val="00391B01"/>
    <w:rsid w:val="0039228B"/>
    <w:rsid w:val="003A4F09"/>
    <w:rsid w:val="003B4B9E"/>
    <w:rsid w:val="004279B0"/>
    <w:rsid w:val="00437B71"/>
    <w:rsid w:val="00460092"/>
    <w:rsid w:val="0047418E"/>
    <w:rsid w:val="004772FD"/>
    <w:rsid w:val="00487E27"/>
    <w:rsid w:val="004B5EE4"/>
    <w:rsid w:val="004C5153"/>
    <w:rsid w:val="004D37A9"/>
    <w:rsid w:val="005071A5"/>
    <w:rsid w:val="005118A2"/>
    <w:rsid w:val="00540D44"/>
    <w:rsid w:val="00590A57"/>
    <w:rsid w:val="005E649F"/>
    <w:rsid w:val="00604083"/>
    <w:rsid w:val="00612C3E"/>
    <w:rsid w:val="00630B36"/>
    <w:rsid w:val="00646251"/>
    <w:rsid w:val="006545E6"/>
    <w:rsid w:val="0066358F"/>
    <w:rsid w:val="00664046"/>
    <w:rsid w:val="006A3878"/>
    <w:rsid w:val="006C210E"/>
    <w:rsid w:val="006E1BC7"/>
    <w:rsid w:val="007664FB"/>
    <w:rsid w:val="00794670"/>
    <w:rsid w:val="007E0794"/>
    <w:rsid w:val="007E14A3"/>
    <w:rsid w:val="00822E61"/>
    <w:rsid w:val="00844658"/>
    <w:rsid w:val="00850E16"/>
    <w:rsid w:val="0085238E"/>
    <w:rsid w:val="00853AEA"/>
    <w:rsid w:val="00854371"/>
    <w:rsid w:val="00880BC8"/>
    <w:rsid w:val="00886EE3"/>
    <w:rsid w:val="0089191A"/>
    <w:rsid w:val="00905372"/>
    <w:rsid w:val="00912E59"/>
    <w:rsid w:val="009173B9"/>
    <w:rsid w:val="009466D2"/>
    <w:rsid w:val="00973DD5"/>
    <w:rsid w:val="00983D5C"/>
    <w:rsid w:val="009944EB"/>
    <w:rsid w:val="00997D1B"/>
    <w:rsid w:val="009B7371"/>
    <w:rsid w:val="009C5A1F"/>
    <w:rsid w:val="009D1EC2"/>
    <w:rsid w:val="00A052C7"/>
    <w:rsid w:val="00A27724"/>
    <w:rsid w:val="00A73B07"/>
    <w:rsid w:val="00A83F22"/>
    <w:rsid w:val="00AC0153"/>
    <w:rsid w:val="00AC3925"/>
    <w:rsid w:val="00AC3CBC"/>
    <w:rsid w:val="00AD6796"/>
    <w:rsid w:val="00AE3F63"/>
    <w:rsid w:val="00B115E6"/>
    <w:rsid w:val="00B12278"/>
    <w:rsid w:val="00B233D5"/>
    <w:rsid w:val="00B26DBC"/>
    <w:rsid w:val="00BC07CD"/>
    <w:rsid w:val="00C003A2"/>
    <w:rsid w:val="00C04759"/>
    <w:rsid w:val="00C56411"/>
    <w:rsid w:val="00C65EC7"/>
    <w:rsid w:val="00C937BD"/>
    <w:rsid w:val="00D40227"/>
    <w:rsid w:val="00E3513F"/>
    <w:rsid w:val="00E46FF9"/>
    <w:rsid w:val="00E717EF"/>
    <w:rsid w:val="00E80602"/>
    <w:rsid w:val="00EB4C53"/>
    <w:rsid w:val="00EB5789"/>
    <w:rsid w:val="00EF16FD"/>
    <w:rsid w:val="00EF5375"/>
    <w:rsid w:val="00F11D81"/>
    <w:rsid w:val="00F40AD0"/>
    <w:rsid w:val="00F43871"/>
    <w:rsid w:val="00F47A34"/>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A27724"/>
    <w:rPr>
      <w:b/>
      <w:bCs/>
    </w:rPr>
  </w:style>
  <w:style w:type="character" w:customStyle="1" w:styleId="KommentarthemaZchn">
    <w:name w:val="Kommentarthema Zchn"/>
    <w:basedOn w:val="KommentartextZchn"/>
    <w:link w:val="Kommentarthema"/>
    <w:uiPriority w:val="99"/>
    <w:semiHidden/>
    <w:rsid w:val="00A27724"/>
    <w:rPr>
      <w:rFonts w:ascii="Arial" w:eastAsia="Times New Roman"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Integriertes"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24" Type="http://schemas.openxmlformats.org/officeDocument/2006/relationships/hyperlink" Target="Big"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Integriertes" TargetMode="External"/><Relationship Id="rId28" Type="http://schemas.openxmlformats.org/officeDocument/2006/relationships/fontTable" Target="fontTable.xml"/><Relationship Id="rId10" Type="http://schemas.openxmlformats.org/officeDocument/2006/relationships/hyperlink" Target="mailto:christin.hilmer@uni-oldenburg.de" TargetMode="External"/><Relationship Id="rId19" Type="http://schemas.microsoft.com/office/2011/relationships/commentsExtended" Target="commentsExtended.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Integriertes" TargetMode="External"/><Relationship Id="rId27" Type="http://schemas.openxmlformats.org/officeDocument/2006/relationships/image" Target="media/image5.png"/><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
      <w:docPartPr>
        <w:name w:val="9D02020680274799A97611034028677C"/>
        <w:category>
          <w:name w:val="Allgemein"/>
          <w:gallery w:val="placeholder"/>
        </w:category>
        <w:types>
          <w:type w:val="bbPlcHdr"/>
        </w:types>
        <w:behaviors>
          <w:behavior w:val="content"/>
        </w:behaviors>
        <w:guid w:val="{8A7126F7-90C2-4C26-A021-DE57BDC5F57D}"/>
      </w:docPartPr>
      <w:docPartBody>
        <w:p w:rsidR="00ED457C" w:rsidRDefault="00A5538B" w:rsidP="00A5538B">
          <w:pPr>
            <w:pStyle w:val="9D02020680274799A97611034028677C"/>
          </w:pPr>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4B458E"/>
    <w:rsid w:val="00586928"/>
    <w:rsid w:val="007B1A1E"/>
    <w:rsid w:val="00992322"/>
    <w:rsid w:val="009B324E"/>
    <w:rsid w:val="00A5538B"/>
    <w:rsid w:val="00B67455"/>
    <w:rsid w:val="00CE3F23"/>
    <w:rsid w:val="00ED45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38B"/>
    <w:rPr>
      <w:color w:val="808080"/>
    </w:rPr>
  </w:style>
  <w:style w:type="paragraph" w:customStyle="1" w:styleId="9D02020680274799A97611034028677C">
    <w:name w:val="9D02020680274799A97611034028677C"/>
    <w:rsid w:val="00A553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A0ED60-F733-4405-9A78-5B987332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8</Pages>
  <Words>15678</Words>
  <Characters>98776</Characters>
  <Application>Microsoft Office Word</Application>
  <DocSecurity>0</DocSecurity>
  <Lines>823</Lines>
  <Paragraphs>228</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11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Kevin Lang</cp:lastModifiedBy>
  <cp:revision>50</cp:revision>
  <cp:lastPrinted>2019-06-15T18:10:00Z</cp:lastPrinted>
  <dcterms:created xsi:type="dcterms:W3CDTF">2019-06-15T15:58:00Z</dcterms:created>
  <dcterms:modified xsi:type="dcterms:W3CDTF">2019-06-2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9f99510-bda1-4bdd-bf54-e23feaea5bc2</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7">
    <vt:lpwstr>False</vt:lpwstr>
  </property>
  <property fmtid="{D5CDD505-2E9C-101B-9397-08002B2CF9AE}" pid="12" name="CitaviDocumentProperty_26">
    <vt:lpwstr/>
  </property>
  <property fmtid="{D5CDD505-2E9C-101B-9397-08002B2CF9AE}" pid="13" name="CitaviDocumentProperty_25">
    <vt:lpwstr>True</vt:lpwstr>
  </property>
  <property fmtid="{D5CDD505-2E9C-101B-9397-08002B2CF9AE}" pid="14" name="CitaviDocumentProperty_6">
    <vt:lpwstr>True</vt:lpwstr>
  </property>
  <property fmtid="{D5CDD505-2E9C-101B-9397-08002B2CF9AE}" pid="15" name="CitaviDocumentProperty_8">
    <vt:lpwstr>CloudProjectKey=wehqukf6bmfb7dvgwutlmdqn02g5s4ydvmdo0qtkx7b; ProjectName=Masterarbeit</vt:lpwstr>
  </property>
  <property fmtid="{D5CDD505-2E9C-101B-9397-08002B2CF9AE}" pid="16" name="CitaviDocumentProperty_1">
    <vt:lpwstr>6.2.0.12</vt:lpwstr>
  </property>
</Properties>
</file>